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5BAB63" w14:textId="14A85F58" w:rsidR="00AA77A1" w:rsidRDefault="007B11D1" w:rsidP="007B11D1">
      <w:pPr>
        <w:pStyle w:val="Heading1"/>
      </w:pPr>
      <w:r w:rsidRPr="007B11D1">
        <w:t xml:space="preserve">How to </w:t>
      </w:r>
      <w:r w:rsidR="00A36F8C">
        <w:t>q</w:t>
      </w:r>
      <w:r w:rsidRPr="007B11D1">
        <w:t xml:space="preserve">uantify </w:t>
      </w:r>
      <w:r w:rsidR="00A36F8C">
        <w:t>both b</w:t>
      </w:r>
      <w:r w:rsidRPr="007B11D1">
        <w:t xml:space="preserve">ehavioural and </w:t>
      </w:r>
      <w:r w:rsidR="00A36F8C">
        <w:t>t</w:t>
      </w:r>
      <w:r w:rsidRPr="007B11D1">
        <w:t xml:space="preserve">rophic </w:t>
      </w:r>
      <w:r w:rsidR="00A36F8C">
        <w:t>v</w:t>
      </w:r>
      <w:r w:rsidRPr="007B11D1">
        <w:t xml:space="preserve">ariation </w:t>
      </w:r>
      <w:r w:rsidR="00A36F8C">
        <w:t>a</w:t>
      </w:r>
      <w:r w:rsidRPr="007B11D1">
        <w:t>mong-</w:t>
      </w:r>
      <w:r w:rsidR="00A36F8C">
        <w:t>i</w:t>
      </w:r>
      <w:r w:rsidRPr="007B11D1">
        <w:t>ndividuals: A case study of the invasive round goby</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53ED676" w14:textId="42C56470" w:rsidR="00EE7E83" w:rsidRPr="00715FB4" w:rsidRDefault="00D41E4E" w:rsidP="002371C8">
      <w:r>
        <w:t xml:space="preserve">An animal’s behavioural traits can influence how they interact with their environment and determine the outcome of </w:t>
      </w:r>
      <w:r w:rsidR="00A36F8C">
        <w:t>food web</w:t>
      </w:r>
      <w:r>
        <w:t xml:space="preserve"> interactions, including what they eat, how vulnerable they are to </w:t>
      </w:r>
      <w:r w:rsidR="00B253D2">
        <w:t xml:space="preserve">predation </w:t>
      </w:r>
      <w:r>
        <w:t xml:space="preserve">and who they compete with. </w:t>
      </w:r>
      <w:r w:rsidR="00A36F8C">
        <w:t xml:space="preserve">Despite this, few studies have directly measured links between behavioural </w:t>
      </w:r>
      <w:r w:rsidR="000E6830">
        <w:t>and trophic variation</w:t>
      </w:r>
      <w:r w:rsidR="00A36F8C">
        <w:t xml:space="preserve"> in wild populations.</w:t>
      </w:r>
      <w:r w:rsidR="000E6830">
        <w:t xml:space="preserve"> By using </w:t>
      </w:r>
      <w:r w:rsidR="000E6830">
        <w:t>non-lethal methods to measure food web variation (e.g. stable isotope analysis using fin clips)</w:t>
      </w:r>
      <w:r w:rsidR="000E6830">
        <w:t xml:space="preserve"> and m</w:t>
      </w:r>
      <w:r w:rsidR="00A36F8C">
        <w:t xml:space="preserve">inimally invasive </w:t>
      </w:r>
      <w:r w:rsidR="000E6830">
        <w:t xml:space="preserve">individual </w:t>
      </w:r>
      <w:r w:rsidR="00A36F8C">
        <w:t>tagging (e.g. passive integrated transponder tags)</w:t>
      </w:r>
      <w:r w:rsidR="000E6830">
        <w:t>, we have the</w:t>
      </w:r>
      <w:r w:rsidR="00A36F8C">
        <w:t xml:space="preserve"> opportunity to analyse </w:t>
      </w:r>
      <w:r w:rsidR="000E6830">
        <w:t xml:space="preserve">behavioural and trophic variation simultaneously and directly test if behavioural variation translates to functional variation in the wild. </w:t>
      </w:r>
      <w:r>
        <w:t xml:space="preserve">For </w:t>
      </w:r>
      <w:r w:rsidR="008B303A">
        <w:t>invasive species such as the round goby (</w:t>
      </w:r>
      <w:r w:rsidR="008B303A" w:rsidRPr="00AB1589">
        <w:rPr>
          <w:i/>
        </w:rPr>
        <w:t>Neogobius melanostomus</w:t>
      </w:r>
      <w:r>
        <w:t>), populations in invaded ecosystems are often found to have strong among-individual variation in behavioural traits (e.g. bold-exploratory traits) that can differ between populations across their invasion front. T</w:t>
      </w:r>
      <w:r w:rsidR="00AB1589">
        <w:t>her</w:t>
      </w:r>
      <w:r w:rsidR="000E6830">
        <w:t xml:space="preserve">efore an individual approach is </w:t>
      </w:r>
      <w:r w:rsidR="00B253D2">
        <w:t xml:space="preserve">likely to be </w:t>
      </w:r>
      <w:r w:rsidR="000E6830">
        <w:t>useful to understand how they are impacting</w:t>
      </w:r>
      <w:r>
        <w:t xml:space="preserve"> recipient ecosystems.</w:t>
      </w:r>
      <w:r w:rsidR="00AB1589">
        <w:t xml:space="preserve"> </w:t>
      </w:r>
      <w:r w:rsidR="000E6830">
        <w:t>Combining</w:t>
      </w:r>
      <w:r w:rsidR="00AB1589">
        <w:t xml:space="preserve"> </w:t>
      </w:r>
      <w:r>
        <w:t xml:space="preserve">laboratory-based </w:t>
      </w:r>
      <w:r w:rsidR="003D3727">
        <w:t xml:space="preserve">behavioural tests </w:t>
      </w:r>
      <w:r>
        <w:t xml:space="preserve">with </w:t>
      </w:r>
      <w:r w:rsidR="00AB1589">
        <w:t>field-based stable isotope analysis of food web interactions</w:t>
      </w:r>
      <w:r w:rsidR="003D3727">
        <w:t xml:space="preserve">, </w:t>
      </w:r>
      <w:r w:rsidR="000E6830">
        <w:t>this study focuses</w:t>
      </w:r>
      <w:r w:rsidR="003D3727">
        <w:t xml:space="preserve"> on</w:t>
      </w:r>
      <w:r w:rsidR="00463E81">
        <w:t xml:space="preserve"> an established </w:t>
      </w:r>
      <w:r w:rsidR="00B253D2">
        <w:t xml:space="preserve">high-density </w:t>
      </w:r>
      <w:r w:rsidR="00463E81">
        <w:t xml:space="preserve">invasive population of round gobies in </w:t>
      </w:r>
      <w:r w:rsidR="000E6830">
        <w:t xml:space="preserve">Guldborgsund sound </w:t>
      </w:r>
      <w:r w:rsidR="00B253D2">
        <w:t xml:space="preserve">in </w:t>
      </w:r>
      <w:r w:rsidR="00463E81">
        <w:t xml:space="preserve">the </w:t>
      </w:r>
      <w:r w:rsidR="00B253D2">
        <w:t>s</w:t>
      </w:r>
      <w:r w:rsidR="00463E81" w:rsidRPr="00463E81">
        <w:t xml:space="preserve">outhwest </w:t>
      </w:r>
      <w:r w:rsidR="00463E81">
        <w:t xml:space="preserve">Baltic Sea. </w:t>
      </w:r>
      <w:r w:rsidR="000E6830">
        <w:t>W</w:t>
      </w:r>
      <w:r w:rsidR="00B253D2">
        <w:t>e found</w:t>
      </w:r>
      <w:r w:rsidR="000E6830">
        <w:t xml:space="preserve"> stable </w:t>
      </w:r>
      <w:r w:rsidR="00B253D2">
        <w:t>among-individual</w:t>
      </w:r>
      <w:r w:rsidR="00B253D2">
        <w:t xml:space="preserve"> </w:t>
      </w:r>
      <w:r w:rsidR="000E6830">
        <w:t>behavioural variation in this population in activity, boldness and exploration traits in novel environment and refuge</w:t>
      </w:r>
      <w:r w:rsidR="00B253D2">
        <w:t xml:space="preserve"> emergence assays</w:t>
      </w:r>
      <w:r w:rsidR="000E6830">
        <w:t xml:space="preserve">. We further </w:t>
      </w:r>
      <w:r w:rsidR="00B253D2">
        <w:t xml:space="preserve">found </w:t>
      </w:r>
      <w:r w:rsidR="000E6830">
        <w:t xml:space="preserve">among-individual </w:t>
      </w:r>
      <w:r w:rsidR="00B253D2">
        <w:t>isotopic</w:t>
      </w:r>
      <w:r w:rsidR="00B253D2">
        <w:t xml:space="preserve"> </w:t>
      </w:r>
      <w:r w:rsidR="000E6830">
        <w:t xml:space="preserve">variation, with particularly high variation in </w:t>
      </w:r>
      <w:r w:rsidR="00B253D2">
        <w:t>carbon-12 – c</w:t>
      </w:r>
      <w:r w:rsidR="00B253D2" w:rsidRPr="00567FC4">
        <w:t>arbon-13</w:t>
      </w:r>
      <w:r w:rsidR="00B253D2">
        <w:t xml:space="preserve"> </w:t>
      </w:r>
      <w:r w:rsidR="00B253D2">
        <w:t>(</w:t>
      </w:r>
      <w:r w:rsidR="000E6830" w:rsidRPr="00567FC4">
        <w:t>δ13C</w:t>
      </w:r>
      <w:r w:rsidR="00B253D2">
        <w:t>) values</w:t>
      </w:r>
      <w:r w:rsidR="000E6830">
        <w:t xml:space="preserve"> </w:t>
      </w:r>
      <w:r w:rsidR="00B253D2">
        <w:t xml:space="preserve">showing that </w:t>
      </w:r>
      <w:r w:rsidR="000E6830">
        <w:t xml:space="preserve">gobies differ </w:t>
      </w:r>
      <w:r w:rsidR="00B253D2">
        <w:t>in what are feeding on and/or where they forage, implying individual variation in how they impact benthic fauna/prey communities.</w:t>
      </w:r>
      <w:r w:rsidR="000E6830">
        <w:t xml:space="preserve"> </w:t>
      </w:r>
      <w:r w:rsidR="00B253D2">
        <w:t>Although we found few direct links between behavioural and trophic variation</w:t>
      </w:r>
      <w:r w:rsidR="003D3727">
        <w:t>, this</w:t>
      </w:r>
      <w:r w:rsidR="00B253D2">
        <w:t xml:space="preserve"> study</w:t>
      </w:r>
      <w:r w:rsidR="003D3727">
        <w:t xml:space="preserve"> </w:t>
      </w:r>
      <w:r w:rsidR="00B7229D">
        <w:t>shows</w:t>
      </w:r>
      <w:r w:rsidR="003D3727">
        <w:t xml:space="preserve"> that </w:t>
      </w:r>
      <w:r w:rsidR="00463E81">
        <w:t xml:space="preserve">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B253D2">
        <w:t xml:space="preserve"> the role of behavioural traits in</w:t>
      </w:r>
      <w:r w:rsidR="003D3727">
        <w:t xml:space="preserve"> individual-level</w:t>
      </w:r>
      <w:r w:rsidR="00B87FB7">
        <w:t xml:space="preserve"> ecological variation in </w:t>
      </w:r>
      <w:r w:rsidR="00B7229D">
        <w:t xml:space="preserve">the </w:t>
      </w:r>
      <w:r w:rsidR="00B87FB7">
        <w:t>wild</w:t>
      </w:r>
      <w:r w:rsidR="003D3727">
        <w:t>.</w:t>
      </w:r>
    </w:p>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F47B6B">
      <w:pPr>
        <w:pStyle w:val="Heading2"/>
      </w:pPr>
      <w:r w:rsidRPr="002371C8">
        <w:lastRenderedPageBreak/>
        <w:t>I</w:t>
      </w:r>
      <w:r w:rsidR="00715FB4" w:rsidRPr="002371C8">
        <w:t>ntroduction</w:t>
      </w:r>
    </w:p>
    <w:p w14:paraId="4B8659A8" w14:textId="775E2559"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8B40F4">
        <w:instrText xml:space="preserve"> ADDIN ZOTERO_ITEM CSL_CITATION {"citationID":"bvXYnLLV","properties":{"formattedCitation":"(R\\uc0\\u233{}ale et al., 2007; Wolf and Weissing, 2012)","plainCitation":"(Réale et al., 2007; Wolf and Weissing, 2012)","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8B40F4">
        <w:instrText xml:space="preserve"> ADDIN ZOTERO_ITEM CSL_CITATION {"citationID":"GZ8Xyv3K","properties":{"formattedCitation":"(Nussey et al., 2007; Dingemanse et al., 2010)","plainCitation":"(Nussey et al., 2007; Dingemanse et al., 2010)","noteIndex":0},"citationItems":[{"id":4671,"uris":["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8B40F4">
        <w:instrText xml:space="preserve"> ADDIN ZOTERO_ITEM CSL_CITATION {"citationID":"5OlEt2fD","properties":{"formattedCitation":"(Gosling, 2008)","plainCitation":"(Gosling, 2008)","noteIndex":0},"citationItems":[{"id":135,"uris":["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8B40F4">
        <w:instrText xml:space="preserve"> ADDIN ZOTERO_ITEM CSL_CITATION {"citationID":"97Efj5r6","properties":{"formattedCitation":"(White et al., 2013)","plainCitation":"(White et al., 2013)","dontUpdate":true,"noteIndex":0},"citationItems":[{"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8B40F4">
        <w:instrText xml:space="preserve"> ADDIN ZOTERO_ITEM CSL_CITATION {"citationID":"9ql6IMBK","properties":{"formattedCitation":"(R\\uc0\\u233{}ale et al., 2007)","plainCitation":"(Réale et al., 2007)","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8B40F4">
        <w:instrText xml:space="preserve"> ADDIN ZOTERO_ITEM CSL_CITATION {"citationID":"BntnOVbl","properties":{"formattedCitation":"(Moran et al., 2020)","plainCitation":"(Moran et al., 2020)","noteIndex":0},"citationItems":[{"id":5031,"uris":["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8B40F4">
        <w:instrText xml:space="preserve"> ADDIN ZOTERO_ITEM CSL_CITATION {"citationID":"NVnmxS58","properties":{"formattedCitation":"(Jolles et al., 2013, 2016; White et al., 2013)","plainCitation":"(Jolles et al., 2013, 2016; White et al., 2013)","noteIndex":0},"citationItems":[{"id":2368,"uris":["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7439A69E"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0"/>
      <w:r w:rsidR="009E69E2">
        <w:t>communities</w:t>
      </w:r>
      <w:commentRangeEnd w:id="0"/>
      <w:r>
        <w:rPr>
          <w:rStyle w:val="CommentReference"/>
          <w:rFonts w:asciiTheme="minorHAnsi" w:eastAsiaTheme="minorHAnsi" w:hAnsiTheme="minorHAnsi" w:cstheme="minorBidi"/>
          <w:lang w:eastAsia="en-US"/>
        </w:rPr>
        <w:commentReference w:id="0"/>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8B40F4">
        <w:instrText xml:space="preserve"> ADDIN ZOTERO_ITEM CSL_CITATION {"citationID":"RDs8N1Bo","properties":{"formattedCitation":"(Juette et al., 2014)","plainCitation":"(Juette et al., 2014)","noteIndex":0},"citationItems":[{"id":3337,"uris":["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53DB43EE" w:rsidR="00727028" w:rsidRDefault="009C1DE4" w:rsidP="00AA17DD">
      <w:r w:rsidRPr="009C1DE4">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w:t>
      </w:r>
      <w:r w:rsidRPr="009C1DE4">
        <w:lastRenderedPageBreak/>
        <w:t xml:space="preserve">content analysis, </w:t>
      </w:r>
      <w:r w:rsidR="00AA17DD">
        <w:t xml:space="preserve">or tissue sampling for isotope analysis. Stable isotope analysis is tool that allows for diet reconstruction and the description of trophic relationships </w:t>
      </w:r>
      <w:r w:rsidR="00AA17DD">
        <w:fldChar w:fldCharType="begin"/>
      </w:r>
      <w:r w:rsidR="0072456D">
        <w:instrText xml:space="preserve"> ADDIN ZOTERO_ITEM CSL_CITATION {"citationID":"e9cdPtrY","properties":{"formattedCitation":"(Post, 2002; Boecklen et al., 2011)","plainCitation":"(Post, 2002; Boecklen et al., 2011)","noteIndex":0},"citationItems":[{"id":11914,"uris":["http://zotero.org/users/5224473/items/6FD6PUA3"],"itemData":{"id":11914,"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11912,"uris":["http://zotero.org/users/5224473/items/DK9FPTQM"],"itemData":{"id":11912,"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72456D">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3983,"uris":["http://zotero.org/users/5224473/items/KADU5USX"],"itemData":{"id":3983,"type":"article-journal","abstract":"1. The use of stable isotopic techniques to study animal diets and trophic levels requires a priori estimates of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n = 290)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but not f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significant differences among tissues for both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We found a significant negative relationship between both,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ith their corresponding diet isotopic ratios. This relationship was found also within taxonomic classes for mammal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bird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fishe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and invertebrate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values and more than 33% use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 The Effect of Diet Isotopic Values and Applications for Diet Reconstruction","title-short":"Variation in Discrimination Factor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3C)","volume":"46","author":[{"family":"Caut","given":"St</w:instrText>
      </w:r>
      <w:r w:rsidR="0072456D">
        <w:rPr>
          <w:rFonts w:ascii="icomoon" w:hAnsi="icomoon" w:hint="eastAsia"/>
          <w:color w:val="1C1D1E"/>
          <w:shd w:val="clear" w:color="auto" w:fill="FFFFFF"/>
        </w:rPr>
        <w:instrText>é</w:instrText>
      </w:r>
      <w:r w:rsidR="0072456D">
        <w:rPr>
          <w:rFonts w:ascii="icomoon" w:hAnsi="icomoon"/>
          <w:color w:val="1C1D1E"/>
          <w:shd w:val="clear" w:color="auto" w:fill="FFFFFF"/>
        </w:rPr>
        <w:instrText>phane"},{"family":"Angulo","given":"Elena"},{"family":"Courchamp","given":"Franck"}],"issued":{"date-parts":[["2009"]]}}},{"id":3981,"uris":["http://zotero.org/users/5224473/items/CQNJQ825"],"itemData":{"id":3981,"type":"article-journal","abstract":"Application of stable isotope data to trophic studies requires understanding of factors influencing the isotopic discrimination factor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The effects of temperature, diet (including formulated feeds) and tissue type o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thus tested experimentally. A temperature experiment exposed three species to identical diets at 18 and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whereas a diet experiment exposed one species to four diets at 18</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At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C, C:N ratio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generally elevated versus 18</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C. After lipid correction, tissue/species-specific differences at 23</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C i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were up to 0.73 and 0.54</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higher, respectively. Across the four diets, there were also significant differences in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5N between a natural diet and diets based on formulated feeds.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13C and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15N of muscle were 1.51 to 2.76</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and 3.13 to 5.44</w:instrText>
      </w:r>
      <w:r w:rsidR="0072456D">
        <w:rPr>
          <w:rFonts w:ascii="icomoon" w:hAnsi="icomoon" w:hint="eastAsia"/>
          <w:color w:val="1C1D1E"/>
          <w:shd w:val="clear" w:color="auto" w:fill="FFFFFF"/>
        </w:rPr>
        <w:instrText>‰</w:instrText>
      </w:r>
      <w:r w:rsidR="0072456D">
        <w:rPr>
          <w:rFonts w:ascii="icomoon" w:hAnsi="icomoon"/>
          <w:color w:val="1C1D1E"/>
          <w:shd w:val="clear" w:color="auto" w:fill="FFFFFF"/>
        </w:rPr>
        <w:instrText xml:space="preserve">, respectively. Highest </w:instrText>
      </w:r>
      <w:r w:rsidR="0072456D">
        <w:rPr>
          <w:rFonts w:ascii="icomoon" w:hAnsi="icomoon" w:hint="eastAsia"/>
          <w:color w:val="1C1D1E"/>
          <w:shd w:val="clear" w:color="auto" w:fill="FFFFFF"/>
        </w:rPr>
        <w:instrText>Δ</w:instrText>
      </w:r>
      <w:r w:rsidR="0072456D">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algaes, aquatic vegetation etc.)</w:t>
      </w:r>
      <w:r w:rsidR="00727028">
        <w:t xml:space="preserve"> </w:t>
      </w:r>
      <w:r w:rsidR="00727028">
        <w:fldChar w:fldCharType="begin"/>
      </w:r>
      <w:r w:rsidR="00AB7E26">
        <w:instrText xml:space="preserve"> ADDIN ZOTERO_ITEM CSL_CITATION {"citationID":"Dj9ojCbe","properties":{"formattedCitation":"(Layman et al., 2012)","plainCitation":"(Layman et al., 2012)","noteIndex":0},"citationItems":[{"id":3238,"uris":["http://zotero.org/users/5224473/items/5YELDQQP"],"itemData":{"id":323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727028">
        <w:instrText xml:space="preserve"> ADDIN ZOTERO_ITEM CSL_CITATION {"citationID":"nL8WTffl","properties":{"formattedCitation":"(Thomas and Crowther, 2015; Britton and Busst, 2018)","plainCitation":"(Thomas and Crowther, 2015; Britton and Busst, 2018)","noteIndex":0},"citationItems":[{"id":4020,"uris":["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3981,"uris":["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A44A2F">
        <w:instrText xml:space="preserve"> ADDIN ZOTERO_ITEM CSL_CITATION {"citationID":"Kdy2ktII","properties":{"formattedCitation":"(Jardine et al., 2011; Hayden et al., 2015)","plainCitation":"(Jardine et al., 2011; Hayden et al., 2015)","noteIndex":0},"citationItems":[{"id":11920,"uris":["http://zotero.org/users/5224473/items/5MKUSTKJ"],"itemData":{"id":11920,"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3212,"uris":["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1"/>
      <w:r w:rsidR="00B300D7">
        <w:t>goby</w:t>
      </w:r>
      <w:commentRangeEnd w:id="1"/>
      <w:r w:rsidR="009F7DD8">
        <w:rPr>
          <w:rStyle w:val="CommentReference"/>
        </w:rPr>
        <w:commentReference w:id="1"/>
      </w:r>
      <w:r w:rsidR="00B300D7">
        <w:t xml:space="preserve"> (</w:t>
      </w:r>
      <w:r>
        <w:t xml:space="preserve"> to describe the interactions between invasive populations and the food webs they have invaded.</w:t>
      </w:r>
    </w:p>
    <w:p w14:paraId="41C987D2" w14:textId="77777777" w:rsidR="00AC2CA0" w:rsidRDefault="00AC2CA0" w:rsidP="002371C8"/>
    <w:p w14:paraId="37AAEDB4" w14:textId="77777777" w:rsidR="003A32F8" w:rsidRDefault="003A32F8" w:rsidP="002371C8"/>
    <w:p w14:paraId="124A4973" w14:textId="3FD4B6BF" w:rsidR="00A706DA" w:rsidRDefault="00A706DA" w:rsidP="002371C8">
      <w:r>
        <w:t>Few studies have</w:t>
      </w:r>
      <w:r w:rsidR="007335D1">
        <w:t xml:space="preserve"> </w:t>
      </w:r>
      <w:r>
        <w:t>directly measured</w:t>
      </w:r>
      <w:r w:rsidR="007335D1">
        <w:t xml:space="preserve"> how behaviour</w:t>
      </w:r>
      <w:r>
        <w:t>al</w:t>
      </w:r>
      <w:r w:rsidR="007335D1">
        <w:t xml:space="preserve"> trait variation (i.e. </w:t>
      </w:r>
      <w:r>
        <w:t>activity, bold-exploratory traits etc.</w:t>
      </w:r>
      <w:r w:rsidR="007335D1">
        <w:t>) translates to functional ecological variation in wild</w:t>
      </w:r>
      <w:r>
        <w:t xml:space="preserve"> populations, which </w:t>
      </w:r>
      <w:r>
        <w:lastRenderedPageBreak/>
        <w:t>may be especially important for understanding how invasive animal populations impact the communities that they invade</w:t>
      </w:r>
      <w:r w:rsidR="007335D1">
        <w:t xml:space="preserve">. </w:t>
      </w:r>
      <w:commentRangeStart w:id="2"/>
      <w:r w:rsidR="007335D1" w:rsidRPr="00833A98">
        <w:rPr>
          <w:shd w:val="clear" w:color="auto" w:fill="FFE599" w:themeFill="accent4" w:themeFillTint="66"/>
        </w:rPr>
        <w:t>Therefore</w:t>
      </w:r>
      <w:commentRangeEnd w:id="2"/>
      <w:r w:rsidR="00833A98">
        <w:rPr>
          <w:rStyle w:val="CommentReference"/>
        </w:rPr>
        <w:commentReference w:id="2"/>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p>
    <w:p w14:paraId="010EEFC2" w14:textId="77777777" w:rsidR="00A706DA" w:rsidRDefault="00A706DA" w:rsidP="002371C8"/>
    <w:p w14:paraId="7C3567C0" w14:textId="1B113C41" w:rsidR="006B792E" w:rsidRDefault="0029383D" w:rsidP="002371C8">
      <w:pPr>
        <w:rPr>
          <w:shd w:val="clear" w:color="auto" w:fill="D9D9D9" w:themeFill="background1" w:themeFillShade="D9"/>
        </w:rPr>
      </w:pPr>
      <w:r w:rsidRPr="00833A98">
        <w:rPr>
          <w:shd w:val="clear" w:color="auto" w:fill="BDD6EE" w:themeFill="accent5" w:themeFillTint="66"/>
        </w:rPr>
        <w:t>Specific</w:t>
      </w:r>
      <w:r w:rsidR="00A706DA">
        <w:rPr>
          <w:shd w:val="clear" w:color="auto" w:fill="BDD6EE" w:themeFill="accent5" w:themeFillTint="66"/>
        </w:rPr>
        <w:t>ally</w:t>
      </w:r>
      <w:r w:rsidRPr="00833A98">
        <w:rPr>
          <w:shd w:val="clear" w:color="auto" w:fill="BDD6EE" w:themeFill="accent5" w:themeFillTint="66"/>
        </w:rPr>
        <w:t xml:space="preserve"> </w:t>
      </w:r>
      <w:r w:rsidR="00B87FB7" w:rsidRPr="00833A98">
        <w:rPr>
          <w:shd w:val="clear" w:color="auto" w:fill="BDD6EE" w:themeFill="accent5" w:themeFillTint="66"/>
        </w:rPr>
        <w:t>we sought to</w:t>
      </w:r>
      <w:r w:rsidR="00567FC4" w:rsidRPr="00833A98">
        <w:rPr>
          <w:shd w:val="clear" w:color="auto" w:fill="BDD6EE" w:themeFill="accent5" w:themeFillTint="66"/>
        </w:rPr>
        <w:t xml:space="preserve"> quantify among</w:t>
      </w:r>
      <w:r w:rsidR="00A706DA">
        <w:rPr>
          <w:shd w:val="clear" w:color="auto" w:fill="BDD6EE" w:themeFill="accent5" w:themeFillTint="66"/>
        </w:rPr>
        <w:t>-</w:t>
      </w:r>
      <w:r w:rsidR="00567FC4" w:rsidRPr="00833A98">
        <w:rPr>
          <w:shd w:val="clear" w:color="auto" w:fill="BDD6EE" w:themeFill="accent5" w:themeFillTint="66"/>
        </w:rPr>
        <w:t xml:space="preserve">individual variation in bold-exploratory behavioural traits and the trophic state in an </w:t>
      </w:r>
      <w:r w:rsidR="00A706DA" w:rsidRPr="00A706DA">
        <w:rPr>
          <w:shd w:val="clear" w:color="auto" w:fill="BDD6EE" w:themeFill="accent5" w:themeFillTint="66"/>
        </w:rPr>
        <w:t xml:space="preserve">well-established </w:t>
      </w:r>
      <w:r w:rsidR="00567FC4" w:rsidRPr="00833A98">
        <w:rPr>
          <w:shd w:val="clear" w:color="auto" w:fill="BDD6EE" w:themeFill="accent5" w:themeFillTint="66"/>
        </w:rPr>
        <w:t xml:space="preserve">wild goby population. We predicted that round gobies </w:t>
      </w:r>
      <w:r w:rsidR="00607A47" w:rsidRPr="00833A98">
        <w:rPr>
          <w:shd w:val="clear" w:color="auto" w:fill="BDD6EE" w:themeFill="accent5" w:themeFillTint="66"/>
        </w:rPr>
        <w:t xml:space="preserve">would </w:t>
      </w:r>
      <w:r w:rsidR="00567FC4" w:rsidRPr="00833A98">
        <w:rPr>
          <w:shd w:val="clear" w:color="auto" w:fill="BDD6EE" w:themeFill="accent5" w:themeFillTint="66"/>
        </w:rPr>
        <w:t>show among</w:t>
      </w:r>
      <w:r w:rsidR="00607A47" w:rsidRPr="00833A98">
        <w:rPr>
          <w:shd w:val="clear" w:color="auto" w:fill="BDD6EE" w:themeFill="accent5" w:themeFillTint="66"/>
        </w:rPr>
        <w:t>-</w:t>
      </w:r>
      <w:r w:rsidR="00567FC4" w:rsidRPr="00833A98">
        <w:rPr>
          <w:shd w:val="clear" w:color="auto" w:fill="BDD6EE" w:themeFill="accent5" w:themeFillTint="66"/>
        </w:rPr>
        <w:t xml:space="preserve">individual variation in behavioural variables in bold-exploratory assays (activity, edge use, and emergence-exploration latencies), as well as among-individual </w:t>
      </w:r>
      <w:r w:rsidR="00607A47" w:rsidRPr="00833A98">
        <w:rPr>
          <w:shd w:val="clear" w:color="auto" w:fill="BDD6EE" w:themeFill="accent5" w:themeFillTint="66"/>
        </w:rPr>
        <w:t>variation in trophic state (i.e. in δ13C and δ15N values)</w:t>
      </w:r>
      <w:r w:rsidR="00567FC4" w:rsidRPr="00833A98">
        <w:rPr>
          <w:shd w:val="clear" w:color="auto" w:fill="BDD6EE" w:themeFill="accent5" w:themeFillTint="66"/>
        </w:rPr>
        <w:t xml:space="preserve">. </w:t>
      </w:r>
      <w:r w:rsidR="00B87FB7">
        <w:t xml:space="preserve">We </w:t>
      </w:r>
      <w:r w:rsidR="00A706DA">
        <w:t xml:space="preserve">also </w:t>
      </w:r>
      <w:r w:rsidR="00B87FB7">
        <w:t xml:space="preserve">conducted </w:t>
      </w:r>
      <w:r w:rsidR="00607A47">
        <w:t>two 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w:t>
      </w:r>
      <w:r w:rsidR="00607A47" w:rsidRPr="00833A98">
        <w:rPr>
          <w:shd w:val="clear" w:color="auto" w:fill="F7CAAC" w:themeFill="accent2" w:themeFillTint="66"/>
        </w:rPr>
        <w:t>First, we</w:t>
      </w:r>
      <w:r w:rsidR="00B87FB7" w:rsidRPr="00833A98">
        <w:rPr>
          <w:shd w:val="clear" w:color="auto" w:fill="F7CAAC" w:themeFill="accent2" w:themeFillTint="66"/>
        </w:rPr>
        <w:t xml:space="preserve"> </w:t>
      </w:r>
      <w:r w:rsidR="00607A47" w:rsidRPr="00833A98">
        <w:rPr>
          <w:shd w:val="clear" w:color="auto" w:fill="F7CAAC" w:themeFill="accent2" w:themeFillTint="66"/>
        </w:rPr>
        <w:t>calculated correlations between individual isotopic values and round personality traits (i.e. those that show among-individual variation)</w:t>
      </w:r>
      <w:r w:rsidR="00A706DA">
        <w:rPr>
          <w:shd w:val="clear" w:color="auto" w:fill="F7CAAC" w:themeFill="accent2" w:themeFillTint="66"/>
        </w:rPr>
        <w:t>,</w:t>
      </w:r>
      <w:r w:rsidR="00801028" w:rsidRPr="00833A98">
        <w:rPr>
          <w:shd w:val="clear" w:color="auto" w:fill="F7CAAC" w:themeFill="accent2" w:themeFillTint="66"/>
        </w:rPr>
        <w:t xml:space="preserve"> to identify</w:t>
      </w:r>
      <w:r w:rsidR="00A706DA">
        <w:rPr>
          <w:shd w:val="clear" w:color="auto" w:fill="F7CAAC" w:themeFill="accent2" w:themeFillTint="66"/>
        </w:rPr>
        <w:t xml:space="preserve"> if any specific </w:t>
      </w:r>
      <w:r w:rsidR="00801028" w:rsidRPr="00833A98">
        <w:rPr>
          <w:shd w:val="clear" w:color="auto" w:fill="F7CAAC" w:themeFill="accent2" w:themeFillTint="66"/>
        </w:rPr>
        <w:t xml:space="preserve">traits </w:t>
      </w:r>
      <w:r w:rsidR="00A706DA">
        <w:rPr>
          <w:shd w:val="clear" w:color="auto" w:fill="F7CAAC" w:themeFill="accent2" w:themeFillTint="66"/>
        </w:rPr>
        <w:t>area</w:t>
      </w:r>
      <w:r w:rsidR="00801028" w:rsidRPr="00833A98">
        <w:rPr>
          <w:shd w:val="clear" w:color="auto" w:fill="F7CAAC" w:themeFill="accent2" w:themeFillTint="66"/>
        </w:rPr>
        <w:t xml:space="preserve"> </w:t>
      </w:r>
      <w:r w:rsidR="00A706DA">
        <w:rPr>
          <w:shd w:val="clear" w:color="auto" w:fill="F7CAAC" w:themeFill="accent2" w:themeFillTint="66"/>
        </w:rPr>
        <w:t>linked</w:t>
      </w:r>
      <w:r w:rsidR="00801028" w:rsidRPr="00833A98">
        <w:rPr>
          <w:shd w:val="clear" w:color="auto" w:fill="F7CAAC" w:themeFill="accent2" w:themeFillTint="66"/>
        </w:rPr>
        <w:t xml:space="preserve"> to their trophic interaction</w:t>
      </w:r>
      <w:r w:rsidR="00A706DA">
        <w:rPr>
          <w:shd w:val="clear" w:color="auto" w:fill="F7CAAC" w:themeFill="accent2" w:themeFillTint="66"/>
        </w:rPr>
        <w:t>s</w:t>
      </w:r>
      <w:r w:rsidR="00607A47">
        <w:t xml:space="preserve">. </w:t>
      </w:r>
      <w:r w:rsidR="00607A47" w:rsidRPr="00833A98">
        <w:rPr>
          <w:shd w:val="clear" w:color="auto" w:fill="D9D9D9" w:themeFill="background1" w:themeFillShade="D9"/>
        </w:rPr>
        <w:t>Second, we use</w:t>
      </w:r>
      <w:r w:rsidR="00801028" w:rsidRPr="00833A98">
        <w:rPr>
          <w:shd w:val="clear" w:color="auto" w:fill="D9D9D9" w:themeFill="background1" w:themeFillShade="D9"/>
        </w:rPr>
        <w:t xml:space="preserve"> stable</w:t>
      </w:r>
      <w:r w:rsidR="00607A47" w:rsidRPr="00833A98">
        <w:rPr>
          <w:shd w:val="clear" w:color="auto" w:fill="D9D9D9" w:themeFill="background1" w:themeFillShade="D9"/>
        </w:rPr>
        <w:t xml:space="preserve"> isotopic analysis </w:t>
      </w:r>
      <w:r w:rsidR="002371C8" w:rsidRPr="00833A98">
        <w:rPr>
          <w:shd w:val="clear" w:color="auto" w:fill="D9D9D9" w:themeFill="background1" w:themeFillShade="D9"/>
        </w:rPr>
        <w:t xml:space="preserve">(‘SIA’) </w:t>
      </w:r>
      <w:r w:rsidR="00607A47" w:rsidRPr="00833A98">
        <w:rPr>
          <w:shd w:val="clear" w:color="auto" w:fill="D9D9D9" w:themeFill="background1" w:themeFillShade="D9"/>
        </w:rPr>
        <w:t xml:space="preserve">of round goby prey species and mixing models to quantify the relative contributions of prey taxa to round goby diets, and explore how individual behavioural variation may </w:t>
      </w:r>
      <w:r w:rsidR="00801028" w:rsidRPr="00833A98">
        <w:rPr>
          <w:shd w:val="clear" w:color="auto" w:fill="D9D9D9" w:themeFill="background1" w:themeFillShade="D9"/>
        </w:rPr>
        <w:t>affect the round gobies impacts on prey</w:t>
      </w:r>
      <w:r w:rsidR="00607A47" w:rsidRPr="00833A98">
        <w:rPr>
          <w:shd w:val="clear" w:color="auto" w:fill="D9D9D9" w:themeFill="background1" w:themeFillShade="D9"/>
        </w:rPr>
        <w:t>.</w:t>
      </w:r>
      <w:r w:rsidR="009C02FC">
        <w:rPr>
          <w:shd w:val="clear" w:color="auto" w:fill="D9D9D9" w:themeFill="background1" w:themeFillShade="D9"/>
        </w:rPr>
        <w:tab/>
      </w:r>
      <w:bookmarkStart w:id="3" w:name="_GoBack"/>
      <w:bookmarkEnd w:id="3"/>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23487B86" w14:textId="7AECFABD" w:rsidR="00625A40" w:rsidRDefault="00A706DA" w:rsidP="002371C8">
      <w:r>
        <w:t>R</w:t>
      </w:r>
      <w:r w:rsidR="00F70C37" w:rsidRPr="00F70C37">
        <w:t xml:space="preserve">ound gobies and their potential prey community were sampled </w:t>
      </w:r>
      <w:r w:rsidR="00CD5AB0">
        <w:t>from</w:t>
      </w:r>
      <w:r w:rsidR="00F70C37" w:rsidRPr="00F70C37">
        <w:t xml:space="preserve"> 16-17</w:t>
      </w:r>
      <w:r w:rsidR="00AA7FF0">
        <w:t>th</w:t>
      </w:r>
      <w:r w:rsidR="00F70C37" w:rsidRPr="00F70C37">
        <w:t xml:space="preserve"> June 2020 from a shallow brackish estuary (Guldborgsund, 54.69645°, 11.84067</w:t>
      </w:r>
      <w:r w:rsidR="00955D57">
        <w:t>°</w:t>
      </w:r>
      <w:r w:rsidR="00F70C37" w:rsidRPr="00F70C37">
        <w:t>). Guldborgsund is one of the first Danish marine areas invaded by the round g</w:t>
      </w:r>
      <w:r>
        <w:t>oby, first being observed ~2009. S</w:t>
      </w:r>
      <w:r w:rsidR="00F70C37" w:rsidRPr="00F70C37">
        <w:t>o</w:t>
      </w:r>
      <w:r w:rsidRPr="00A706DA">
        <w:t xml:space="preserve"> </w:t>
      </w:r>
      <w:r>
        <w:t>this</w:t>
      </w:r>
      <w:r w:rsidR="00F70C37" w:rsidRPr="00F70C37">
        <w:t xml:space="preserve"> </w:t>
      </w:r>
      <w:r>
        <w:t>is may be considered a</w:t>
      </w:r>
      <w:r w:rsidR="00F70C37" w:rsidRPr="00F70C37">
        <w:t xml:space="preserve"> well-established</w:t>
      </w:r>
      <w:r>
        <w:t xml:space="preserve"> </w:t>
      </w:r>
      <w:r w:rsidR="00BA0A78">
        <w:t xml:space="preserve">self-sustaining </w:t>
      </w:r>
      <w:r>
        <w:t>invasive population</w:t>
      </w:r>
      <w:r w:rsidR="00AA7FF0">
        <w:t xml:space="preserve">, which </w:t>
      </w:r>
      <w:r w:rsidR="00BA0A78">
        <w:t>is</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 xml:space="preserve">likely to experience strong </w:t>
      </w:r>
      <w:r w:rsidR="00F70C37" w:rsidRPr="00F70C37">
        <w:lastRenderedPageBreak/>
        <w:t>intraspecific competition</w:t>
      </w:r>
      <w:r w:rsidR="00F70C37">
        <w:t xml:space="preserve"> </w:t>
      </w:r>
      <w:r w:rsidR="00F70C37" w:rsidRPr="00F70C37">
        <w:fldChar w:fldCharType="begin"/>
      </w:r>
      <w:r w:rsidR="008B40F4">
        <w:instrText xml:space="preserve"> ADDIN ZOTERO_ITEM CSL_CITATION {"citationID":"9L33KxOe","properties":{"formattedCitation":"(Azour et al., 2015)","plainCitation":"(Azour et al., 2015)","noteIndex":0},"citationItems":[{"id":3256,"uris":["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F70C37" w:rsidRPr="00F70C37">
        <w:fldChar w:fldCharType="separate"/>
      </w:r>
      <w:r w:rsidR="00F70C37" w:rsidRPr="00F70C37">
        <w:t>(Azour et al., 2015)</w:t>
      </w:r>
      <w:r w:rsidR="00F70C37" w:rsidRPr="00F70C37">
        <w:fldChar w:fldCharType="end"/>
      </w:r>
      <w:r w:rsidR="00BA0A78">
        <w:t xml:space="preserve">. </w:t>
      </w:r>
      <w:r w:rsidR="00BA0A78">
        <w:rPr>
          <w:iCs/>
        </w:rPr>
        <w:t>Sampling took place</w:t>
      </w:r>
      <w:r w:rsidR="00F70C37">
        <w:t xml:space="preserve"> </w:t>
      </w:r>
      <w:r w:rsidR="00E71251">
        <w:t>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8B40F4">
        <w:instrText xml:space="preserve"> ADDIN ZOTERO_ITEM CSL_CITATION {"citationID":"FPfawlHG","properties":{"formattedCitation":"(Marentette et al., 2011)","plainCitation":"(Marentette et al., 2011)","noteIndex":0},"citationItems":[{"id":3279,"uris":["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xml:space="preserve">, and are particularly active </w:t>
      </w:r>
      <w:r w:rsidR="0007722A">
        <w:t>from April to</w:t>
      </w:r>
      <w:r w:rsidR="003473D9">
        <w:t xml:space="preserve"> June</w:t>
      </w:r>
      <w:r w:rsidR="00361CAF">
        <w:t xml:space="preserve"> </w:t>
      </w:r>
      <w:r w:rsidR="00361CAF">
        <w:fldChar w:fldCharType="begin"/>
      </w:r>
      <w:r w:rsidR="008B40F4">
        <w:instrText xml:space="preserve"> ADDIN ZOTERO_ITEM CSL_CITATION {"citationID":"O246Janv","properties":{"formattedCitation":"(Brauer et al., 2020)","plainCitation":"(Brauer et al., 2020)","noteIndex":0},"citationItems":[{"id":243,"uris":["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w:t>
      </w:r>
      <w:r w:rsidR="0007722A">
        <w:t>can</w:t>
      </w:r>
      <w:r w:rsidR="00361CAF">
        <w:t xml:space="preserve"> show high site affinity, particularly around rocky structures</w:t>
      </w:r>
      <w:r w:rsidR="0007722A">
        <w:t xml:space="preserve"> </w:t>
      </w:r>
      <w:r w:rsidR="00361CAF">
        <w:fldChar w:fldCharType="begin"/>
      </w:r>
      <w:r w:rsidR="008B40F4">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633AAE">
        <w:t xml:space="preserve">, therefore it </w:t>
      </w:r>
      <w:r w:rsidR="00625A40" w:rsidRPr="00223CBF">
        <w:t xml:space="preserve">is assumed that isotopic variation </w:t>
      </w:r>
      <w:r w:rsidR="0007722A">
        <w:t xml:space="preserve">of </w:t>
      </w:r>
      <w:r w:rsidR="00095E41">
        <w:t>individuals</w:t>
      </w:r>
      <w:r w:rsidR="0007722A">
        <w:t xml:space="preserve"> collected in June will be </w:t>
      </w:r>
      <w:r w:rsidR="00095E41">
        <w:t>primarily linked</w:t>
      </w:r>
      <w:r w:rsidR="0007722A">
        <w:t xml:space="preserve"> </w:t>
      </w:r>
      <w:r w:rsidR="00633AAE">
        <w:t>to</w:t>
      </w:r>
      <w:r w:rsidR="00625A40" w:rsidRPr="00223CBF">
        <w:t xml:space="preserve"> their</w:t>
      </w:r>
      <w:r w:rsidR="0007722A">
        <w:t xml:space="preserve"> local</w:t>
      </w:r>
      <w:r w:rsidR="00625A40" w:rsidRPr="00223CBF">
        <w:t xml:space="preserve"> diet within </w:t>
      </w:r>
      <w:r w:rsidR="0007722A">
        <w:t xml:space="preserve">the </w:t>
      </w:r>
      <w:r w:rsidR="00095E41">
        <w:t>estuary</w:t>
      </w:r>
      <w:r w:rsidR="00625A40">
        <w:t>.</w:t>
      </w:r>
    </w:p>
    <w:p w14:paraId="02D21BEF" w14:textId="5D6E1309" w:rsidR="00361CAF" w:rsidRDefault="00361CAF" w:rsidP="002371C8"/>
    <w:p w14:paraId="62DD1E9A" w14:textId="5094DD24" w:rsidR="00361CAF" w:rsidRDefault="00BA0A78" w:rsidP="002371C8">
      <w:r>
        <w:t>Round gobies</w:t>
      </w:r>
      <w:r w:rsidR="00E05137">
        <w:t xml:space="preserve"> were collected using a combination of </w:t>
      </w:r>
      <w:r w:rsidR="003E6FCC">
        <w:t xml:space="preserve">fyke nets </w:t>
      </w:r>
      <w:r w:rsidR="003E6FCC" w:rsidRPr="00A85CBA">
        <w:t>(</w:t>
      </w:r>
      <w:r w:rsidR="00A85CBA" w:rsidRPr="00A85CBA">
        <w:t>4x large double fykes: 3</w:t>
      </w:r>
      <w:r w:rsidR="003E6FCC" w:rsidRPr="00A85CBA">
        <w:t xml:space="preserve"> m</w:t>
      </w:r>
      <w:r w:rsidR="00A85CBA" w:rsidRPr="00A85CBA">
        <w:t xml:space="preserve"> funnels,</w:t>
      </w:r>
      <w:r w:rsidR="003E6FCC" w:rsidRPr="00A85CBA">
        <w:t xml:space="preserve"> </w:t>
      </w:r>
      <w:r w:rsidR="00A85CBA" w:rsidRPr="00A85CBA">
        <w:t>0.5 cm</w:t>
      </w:r>
      <w:r w:rsidR="003E6FCC" w:rsidRPr="00A85CBA">
        <w:t xml:space="preserve"> mesh size</w:t>
      </w:r>
      <w:r w:rsidR="00A85CBA" w:rsidRPr="00A85CBA">
        <w:t>, 8 x 0.6 m wing, 2 cm mesh; 4x small double fykes: 2 m funnel, 1 cm mesh</w:t>
      </w:r>
      <w:r w:rsidR="00A85CBA">
        <w:t>, 5 x 0.4 m wing, 2 c</w:t>
      </w:r>
      <w:r w:rsidR="00A85CBA" w:rsidRPr="00A85CBA">
        <w:t>m mesh</w:t>
      </w:r>
      <w:r w:rsidR="003E6FCC">
        <w:t xml:space="preserve">), and </w:t>
      </w:r>
      <w:commentRangeStart w:id="4"/>
      <w:r w:rsidR="003E6FCC">
        <w:t xml:space="preserve">baited </w:t>
      </w:r>
      <w:commentRangeEnd w:id="4"/>
      <w:r w:rsidR="00920F98">
        <w:rPr>
          <w:rStyle w:val="CommentReference"/>
        </w:rPr>
        <w:commentReference w:id="4"/>
      </w:r>
      <w:r w:rsidR="003E6FCC">
        <w:t>traps (</w:t>
      </w:r>
      <w:r w:rsidR="00A85CBA">
        <w:t xml:space="preserve">8x </w:t>
      </w:r>
      <w:r w:rsidR="003E6FCC">
        <w:t xml:space="preserve">box </w:t>
      </w:r>
      <w:r w:rsidR="00A85CBA" w:rsidRPr="00A85CBA">
        <w:t xml:space="preserve">traps: </w:t>
      </w:r>
      <w:r w:rsidR="00215F9A" w:rsidRPr="00A85CBA">
        <w:t>44</w:t>
      </w:r>
      <w:r w:rsidR="003E6FCC" w:rsidRPr="00A85CBA">
        <w:t xml:space="preserve"> x </w:t>
      </w:r>
      <w:r w:rsidR="00A85CBA" w:rsidRPr="00A85CBA">
        <w:t>25 x 25 cm, 0.5 cm</w:t>
      </w:r>
      <w:r w:rsidR="003E6FCC" w:rsidRPr="00A85CBA">
        <w:t xml:space="preserve"> mesh size, </w:t>
      </w:r>
      <w:r w:rsidR="00A85CBA" w:rsidRPr="00A85CBA">
        <w:t xml:space="preserve">6 cm aperture; </w:t>
      </w:r>
      <w:r w:rsidR="00A85CBA">
        <w:t xml:space="preserve">8x </w:t>
      </w:r>
      <w:r w:rsidR="003E6FCC" w:rsidRPr="00A85CBA">
        <w:t>cylinder</w:t>
      </w:r>
      <w:r w:rsidR="00A85CBA" w:rsidRPr="00A85CBA">
        <w:t xml:space="preserve"> traps:</w:t>
      </w:r>
      <w:r w:rsidR="003E6FCC" w:rsidRPr="00A85CBA">
        <w:t xml:space="preserve"> </w:t>
      </w:r>
      <w:r w:rsidR="00A85CBA" w:rsidRPr="00A85CBA">
        <w:t>55</w:t>
      </w:r>
      <w:r w:rsidR="00215F9A" w:rsidRPr="00A85CBA">
        <w:t xml:space="preserve"> x 30</w:t>
      </w:r>
      <w:r w:rsidR="00A85CBA" w:rsidRPr="00A85CBA">
        <w:t xml:space="preserve"> cm, 0.5 cm</w:t>
      </w:r>
      <w:r w:rsidR="003E6FCC" w:rsidRPr="00A85CBA">
        <w:t xml:space="preserve"> mesh size</w:t>
      </w:r>
      <w:r w:rsidR="00A85CBA" w:rsidRPr="00A85CBA">
        <w:t>, 10</w:t>
      </w:r>
      <w:r w:rsidR="00A85CBA">
        <w:t xml:space="preserve"> cm aperture</w:t>
      </w:r>
      <w:r w:rsidR="00095E41">
        <w:t xml:space="preserve">). </w:t>
      </w:r>
      <w:r w:rsidR="00585717" w:rsidRPr="00585717">
        <w:t>Baits consisted of commercial frozen seafood mix of clams,</w:t>
      </w:r>
      <w:r w:rsidR="00585717">
        <w:t xml:space="preserve"> mussels and shrimp (</w:t>
      </w:r>
      <w:r w:rsidR="00585717" w:rsidRPr="00585717">
        <w:rPr>
          <w:i/>
        </w:rPr>
        <w:t>Mytilus</w:t>
      </w:r>
      <w:r w:rsidR="00585717">
        <w:t xml:space="preserve"> sp</w:t>
      </w:r>
      <w:r w:rsidR="00585717" w:rsidRPr="00585717">
        <w:t>.</w:t>
      </w:r>
      <w:r w:rsidR="00585717">
        <w:t>,</w:t>
      </w:r>
      <w:r w:rsidR="00585717" w:rsidRPr="00585717">
        <w:t xml:space="preserve"> </w:t>
      </w:r>
      <w:r w:rsidR="00585717" w:rsidRPr="00585717">
        <w:rPr>
          <w:i/>
        </w:rPr>
        <w:t>Veneridae</w:t>
      </w:r>
      <w:r w:rsidR="00585717" w:rsidRPr="00585717">
        <w:t xml:space="preserve"> spp. </w:t>
      </w:r>
      <w:r w:rsidR="00585717" w:rsidRPr="00585717">
        <w:rPr>
          <w:i/>
        </w:rPr>
        <w:t>Pandalus</w:t>
      </w:r>
      <w:r w:rsidR="00585717">
        <w:t xml:space="preserve"> spp.), mixed with canned sweetcorn </w:t>
      </w:r>
      <w:r w:rsidR="00585717" w:rsidRPr="00585717">
        <w:t xml:space="preserve">and packed in fine knit elastic stocking material, so that fish could not consume </w:t>
      </w:r>
      <w:r w:rsidR="00585717">
        <w:t xml:space="preserve">the bait </w:t>
      </w:r>
      <w:r w:rsidR="00585717" w:rsidRPr="00585717">
        <w:t>it</w:t>
      </w:r>
      <w:r w:rsidR="00585717">
        <w:t>self</w:t>
      </w:r>
      <w:r w:rsidR="00585717" w:rsidRPr="00585717">
        <w:t>.</w:t>
      </w:r>
      <w:r w:rsidR="00585717">
        <w:t xml:space="preserve"> </w:t>
      </w:r>
      <w:r w:rsidR="00095E41">
        <w:t>Eight sets of nets were deployed for 24 hours, 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Multiple capture methods were used</w:t>
      </w:r>
      <w:r w:rsidR="003E6FCC">
        <w:t xml:space="preserve"> to minimise personality biased sampling </w:t>
      </w:r>
      <w:r w:rsidR="003E6FCC">
        <w:fldChar w:fldCharType="begin"/>
      </w:r>
      <w:r w:rsidR="008B40F4">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xml:space="preserve">. Active sampling via push nets </w:t>
      </w:r>
      <w:del w:id="5" w:author="Nicholas Patrick Moran [2]" w:date="2022-05-19T09:58:00Z">
        <w:r w:rsidR="003E6FCC" w:rsidDel="00A85CBA">
          <w:delText>(</w:delText>
        </w:r>
        <w:r w:rsidR="003E6FCC" w:rsidRPr="003E6FCC" w:rsidDel="00A85CBA">
          <w:delText>width 65</w:delText>
        </w:r>
        <w:r w:rsidR="005A79FF" w:rsidDel="00A85CBA">
          <w:delText xml:space="preserve"> </w:delText>
        </w:r>
        <w:r w:rsidR="003E6FCC" w:rsidRPr="003E6FCC" w:rsidDel="00A85CBA">
          <w:delText>cm, mesh size 1</w:delText>
        </w:r>
        <w:r w:rsidR="005A79FF" w:rsidDel="00A85CBA">
          <w:delText xml:space="preserve">0 </w:delText>
        </w:r>
        <w:r w:rsidR="003E6FCC" w:rsidDel="00A85CBA">
          <w:delText>mm)</w:delText>
        </w:r>
        <w:r w:rsidR="00A85CBA" w:rsidDel="00A85CBA">
          <w:delText xml:space="preserve"> </w:delText>
        </w:r>
      </w:del>
      <w:r w:rsidR="00A85CBA">
        <w:t>and large dip nets</w:t>
      </w:r>
      <w:r w:rsidR="003E6FCC">
        <w:t xml:space="preserve"> was also attempted but was </w:t>
      </w:r>
      <w:r w:rsidR="008952AB">
        <w:t xml:space="preserve">unsuccessful, although passive sampling alone has previously performed well at capturing unbiased samples in round gobies </w:t>
      </w:r>
      <w:r>
        <w:t xml:space="preserve">(e.g. </w:t>
      </w:r>
      <w:r w:rsidR="008952AB">
        <w:fldChar w:fldCharType="begin"/>
      </w:r>
      <w:r w:rsidR="008B40F4">
        <w:instrText xml:space="preserve"> ADDIN ZOTERO_ITEM CSL_CITATION {"citationID":"GW9tXbDK","properties":{"formattedCitation":"(Thorlacius et al., 2015)","plainCitation":"(Thorlacius et al., 2015)","noteIndex":0},"citationItems":[{"id":3328,"uris":["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length (TL) were targeted for individual behavioural/ trophic analysis, as round gobies above this size have developed the </w:t>
      </w:r>
      <w:r w:rsidR="00F66907">
        <w:t xml:space="preserve">adult </w:t>
      </w:r>
      <w:r w:rsidR="00C635B8">
        <w:t xml:space="preserve">morphological features required for feeding on hardbodied prey </w:t>
      </w:r>
      <w:r w:rsidR="00095E41">
        <w:t xml:space="preserve">items </w:t>
      </w:r>
      <w:r w:rsidR="00C635B8">
        <w:t>(i.e. gastropods</w:t>
      </w:r>
      <w:r w:rsidR="00095E41">
        <w:t xml:space="preserve"> and bivalves</w:t>
      </w:r>
      <w:r w:rsidR="00C635B8">
        <w:t xml:space="preserve"> </w:t>
      </w:r>
      <w:r w:rsidR="00C635B8">
        <w:fldChar w:fldCharType="begin"/>
      </w:r>
      <w:r w:rsidR="008B40F4">
        <w:instrText xml:space="preserve"> ADDIN ZOTERO_ITEM CSL_CITATION {"citationID":"obPQbTWx","properties":{"formattedCitation":"(Andraso et al., 2011)","plainCitation":"(Andraso et al., 2011)","noteIndex":0},"citationItems":[{"id":3962,"uris":["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095E41">
        <w:t xml:space="preserve">, so that any observed trophic variation is not linked to this ontogenetic </w:t>
      </w:r>
      <w:r w:rsidR="00AF2FA8">
        <w:t>transition.</w:t>
      </w:r>
    </w:p>
    <w:p w14:paraId="3526FE01" w14:textId="77777777" w:rsidR="00625A40" w:rsidRPr="007F2BE6" w:rsidRDefault="00625A40" w:rsidP="002371C8"/>
    <w:p w14:paraId="33EB4F6B" w14:textId="15CAB035" w:rsidR="00625A40" w:rsidRDefault="00625A40" w:rsidP="002371C8">
      <w:r w:rsidRPr="007F2BE6">
        <w:t xml:space="preserve">Fish </w:t>
      </w:r>
      <w:r w:rsidR="005D01F0">
        <w:t xml:space="preserve">(n = 55) </w:t>
      </w:r>
      <w:r w:rsidRPr="007F2BE6">
        <w:t xml:space="preserve">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8B40F4">
        <w:instrText xml:space="preserve"> ADDIN ZOTERO_ITEM CSL_CITATION {"citationID":"d0W1TFL9","properties":{"formattedCitation":"(Feistel et al., 2010)","plainCitation":"(Feistel et al., 2010)","noteIndex":0},"citationItems":[{"id":4300,"uris":["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BA0A78">
        <w:instrText xml:space="preserve"> ADDIN ZOTERO_ITEM CSL_CITATION {"citationID":"tEN6OHK8","properties":{"formattedCitation":"(Behrens et al., 2017; Puntila-Dodd et al., 2021)","plainCitation":"(Behrens et al., 2017; Puntila-Dodd et al., 2021)","noteIndex":0},"citationItems":[{"id":3313,"uris":["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as collected </w:t>
      </w:r>
      <w:r w:rsidR="00955D57">
        <w:t>within 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3B6A3C4C"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dominant algae</w:t>
      </w:r>
      <w:r w:rsidR="00F36761">
        <w:t xml:space="preserve"> types</w:t>
      </w:r>
      <w:r w:rsidR="000564EC">
        <w:t xml:space="preserve">. Coarse </w:t>
      </w:r>
      <w:r w:rsidR="007715F6">
        <w:t xml:space="preserve">particular </w:t>
      </w:r>
      <w:r w:rsidR="000564EC">
        <w:t xml:space="preserve">organic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 xml:space="preserve">using water </w:t>
      </w:r>
      <w:r w:rsidR="00F36761">
        <w:lastRenderedPageBreak/>
        <w:t>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6"/>
      <w:r w:rsidR="00F36761">
        <w:t>vacuum</w:t>
      </w:r>
      <w:r w:rsidR="00F36761" w:rsidRPr="00F36761">
        <w:t xml:space="preserve"> </w:t>
      </w:r>
      <w:r w:rsidR="00D74E62">
        <w:t xml:space="preserve">filtered </w:t>
      </w:r>
      <w:commentRangeEnd w:id="6"/>
      <w:r w:rsidR="007715F6">
        <w:rPr>
          <w:rStyle w:val="CommentReference"/>
        </w:rPr>
        <w:commentReference w:id="6"/>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21C80F71" w:rsidR="004A5CE3" w:rsidRDefault="00955D57" w:rsidP="0038592C">
      <w:pPr>
        <w:pStyle w:val="Heading3"/>
      </w:pPr>
      <w:r>
        <w:t>Individual t</w:t>
      </w:r>
      <w:r w:rsidR="004A5CE3" w:rsidRPr="008B40F4">
        <w:t>agging</w:t>
      </w:r>
      <w:r>
        <w:t xml:space="preserve"> and tissue sampling</w:t>
      </w:r>
    </w:p>
    <w:p w14:paraId="166E2C73" w14:textId="681196C3" w:rsidR="0069369E" w:rsidRDefault="0069369E" w:rsidP="00A72A80">
      <w:r>
        <w:t>On day two after returning to the laboratory, individual fish were tagged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were injected into abdominal cavities with a syringe implanter (MK25, Biomark</w:t>
      </w:r>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Pr>
          <w:rFonts w:ascii="Lato" w:hAnsi="Lato"/>
          <w:sz w:val="23"/>
          <w:szCs w:val="23"/>
          <w:shd w:val="clear" w:color="auto" w:fill="FFFFFF"/>
        </w:rPr>
        <w:t xml:space="preserve">MS-222, </w:t>
      </w:r>
      <w:r w:rsidR="00300DE6" w:rsidRPr="00300DE6">
        <w:rPr>
          <w:rFonts w:ascii="Lato" w:hAnsi="Lato"/>
          <w:sz w:val="23"/>
          <w:szCs w:val="23"/>
          <w:shd w:val="clear" w:color="auto" w:fill="FFFFFF"/>
        </w:rPr>
        <w:t>Acros Organics</w:t>
      </w:r>
      <w:r w:rsidR="00CA13E0">
        <w:rPr>
          <w:rFonts w:ascii="Lato" w:hAnsi="Lato"/>
          <w:sz w:val="23"/>
          <w:szCs w:val="23"/>
          <w:shd w:val="clear" w:color="auto" w:fill="FFFFFF"/>
        </w:rPr>
        <w:t>, UK;</w:t>
      </w:r>
      <w:r w:rsidR="00300DE6">
        <w:rPr>
          <w:rFonts w:ascii="Lato" w:hAnsi="Lato"/>
          <w:sz w:val="23"/>
          <w:szCs w:val="23"/>
          <w:shd w:val="clear" w:color="auto" w:fill="FFFFFF"/>
        </w:rPr>
        <w:t xml:space="preserve"> </w:t>
      </w:r>
      <w:r w:rsidR="001B003E">
        <w:fldChar w:fldCharType="begin"/>
      </w:r>
      <w:r w:rsidR="008B40F4">
        <w:instrText xml:space="preserve"> ADDIN ZOTERO_ITEM CSL_CITATION {"citationID":"ATBQcdjt","properties":{"formattedCitation":"(J\\uc0\\u248{}rgensen et al., 2017)","plainCitation":"(Jørgensen et al., 2017)","noteIndex":0},"citationItems":[{"id":3958,"uris":["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3F1343">
        <w:instrText xml:space="preserve"> ADDIN ZOTERO_ITEM CSL_CITATION {"citationID":"VQcRIwrt","properties":{"formattedCitation":"(Ruetz et al., 2006; Cookingham and Ruetz III, 2008)","plainCitation":"(Ruetz et al., 2006; Cookingham and Ruetz III, 2008)","noteIndex":0},"citationItems":[{"id":3886,"uris":["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3875,"uris":["http://zotero.org/users/5224473/items/765GD9QV"],"itemData":{"id":3875,"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and stored individually at -40°C before analysis. T</w:t>
      </w:r>
      <w:r w:rsidR="003F1343">
        <w:t xml:space="preserve">he extreme outer edge </w:t>
      </w:r>
      <w:r w:rsidR="00872CEF">
        <w:t xml:space="preserve">(&lt;5 mm) </w:t>
      </w:r>
      <w:r w:rsidR="003F1343">
        <w:t>of fins</w:t>
      </w:r>
      <w:r w:rsidR="009456E7" w:rsidRPr="009456E7">
        <w:t xml:space="preserve"> </w:t>
      </w:r>
      <w:r w:rsidR="009456E7">
        <w:t>was sampled to standardise sampling between individuals, which were separated into three replicate samples per individual to account for within-fin variation</w:t>
      </w:r>
      <w:r w:rsidR="00074315">
        <w:t xml:space="preserve"> </w:t>
      </w:r>
      <w:r w:rsidR="008B1465">
        <w:fldChar w:fldCharType="begin"/>
      </w:r>
      <w:r w:rsidR="008B40F4">
        <w:instrText xml:space="preserve"> ADDIN ZOTERO_ITEM CSL_CITATION {"citationID":"nTgy69uX","properties":{"formattedCitation":"(Hayden et al., 2015; Britton and Busst, 2018)","plainCitation":"(Hayden et al., 2015; Britton and Busst, 2018)","noteIndex":0},"citationItems":[{"id":3212,"uris":["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t xml:space="preserve">Although </w:t>
      </w:r>
      <w:r w:rsidR="00CA13E0">
        <w:t>n</w:t>
      </w:r>
      <w:r>
        <w:t xml:space="preserve">either </w:t>
      </w:r>
      <w:r w:rsidR="00CA13E0">
        <w:t>tagging nor tissue sampling is</w:t>
      </w:r>
      <w:r>
        <w:t xml:space="preserve"> expected to influence of behaviour, the combination of </w:t>
      </w:r>
      <w:r w:rsidR="00CA13E0">
        <w:t>both</w:t>
      </w:r>
      <w:r>
        <w:t xml:space="preserve"> may caus</w:t>
      </w:r>
      <w:r w:rsidR="00CA13E0">
        <w:t>e additional stress. T</w:t>
      </w:r>
      <w:r>
        <w:t xml:space="preserve">herefore we conducted </w:t>
      </w:r>
      <w:r w:rsidR="00CA13E0">
        <w:t xml:space="preserve">an </w:t>
      </w:r>
      <w:r>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t xml:space="preserve"> (</w:t>
      </w:r>
      <w:r w:rsidRPr="007F3FA1">
        <w:rPr>
          <w:highlight w:val="magenta"/>
        </w:rPr>
        <w:t xml:space="preserve">see supplementary materials </w:t>
      </w:r>
      <w:r>
        <w:rPr>
          <w:highlight w:val="magenta"/>
        </w:rPr>
        <w:t>S2</w:t>
      </w:r>
      <w:r>
        <w:t xml:space="preserve">). Fish were </w:t>
      </w:r>
      <w:r w:rsidR="003F1343">
        <w:t xml:space="preserve">also </w:t>
      </w:r>
      <w:r>
        <w:t xml:space="preserve">sexed, weighed, measured (total length, ‘TL’) </w:t>
      </w:r>
      <w:r w:rsidR="00CA13E0">
        <w:t>just before</w:t>
      </w:r>
      <w:r>
        <w:t xml:space="preserve"> tissue sampling and tagging, as well as being inspected for eye parasites and scored for their external parasite load (as percentage coverage of fins of fungal, nodules etc.), with the full process taking under one minute per fish.</w:t>
      </w:r>
      <w:r w:rsidR="00955D57" w:rsidRPr="00955D57">
        <w:t xml:space="preserve"> </w:t>
      </w:r>
    </w:p>
    <w:p w14:paraId="395EB975" w14:textId="77777777" w:rsidR="00955D57" w:rsidRPr="004A5CE3" w:rsidRDefault="00955D57" w:rsidP="00955D57"/>
    <w:p w14:paraId="01FD8D28" w14:textId="77777777" w:rsidR="00955D57" w:rsidRPr="0038592C" w:rsidRDefault="00955D57" w:rsidP="00955D57">
      <w:pPr>
        <w:pStyle w:val="Heading3"/>
      </w:pPr>
      <w:r w:rsidRPr="0038592C">
        <w:t>Stable isotope processing and analysis</w:t>
      </w:r>
    </w:p>
    <w:p w14:paraId="58F0D305" w14:textId="372801A7"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955D57">
        <w:instrText xml:space="preserve"> ADDIN ZOTERO_ITEM CSL_CITATION {"citationID":"jXLEyy0x","properties":{"formattedCitation":"(Jardine et al., 2003)","plainCitation":"(Jardine et al., 2003)","noteIndex":0},"citationItems":[{"id":5138,"uris":["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7"/>
      <w:r w:rsidR="00A46E92" w:rsidRPr="007F2BE6">
        <w:t>F</w:t>
      </w:r>
      <w:r w:rsidR="00A46E92">
        <w:t>ish</w:t>
      </w:r>
      <w:r w:rsidR="00A46E92" w:rsidRPr="007F2BE6">
        <w:t xml:space="preserve"> </w:t>
      </w:r>
      <w:commentRangeEnd w:id="7"/>
      <w:r w:rsidR="00A46E92" w:rsidRPr="007E64AE">
        <w:rPr>
          <w:rStyle w:val="CommentReference"/>
          <w:sz w:val="24"/>
          <w:szCs w:val="24"/>
        </w:rPr>
        <w:commentReference w:id="7"/>
      </w:r>
      <w:r w:rsidR="002F491B">
        <w:t>fin</w:t>
      </w:r>
      <w:r w:rsidR="00A46E92">
        <w:t xml:space="preserve"> </w:t>
      </w:r>
      <w:r w:rsidR="003C32B4">
        <w:t xml:space="preserve">samples were thoroughly </w:t>
      </w:r>
      <w:r w:rsidR="00AB7E26">
        <w:t>rinsed</w:t>
      </w:r>
      <w:r w:rsidR="00A46E92">
        <w:t xml:space="preserve"> with</w:t>
      </w:r>
      <w:r w:rsidR="002F491B">
        <w:t xml:space="preserve"> 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 infections</w:t>
      </w:r>
      <w:r w:rsidR="00A46E92">
        <w:t>/nodules/</w:t>
      </w:r>
      <w:r w:rsidR="00872CEF">
        <w:t xml:space="preserve">fungal </w:t>
      </w:r>
      <w:r w:rsidR="00A46E92">
        <w:t>spots</w:t>
      </w:r>
      <w:r w:rsidR="00AB7E26">
        <w:t xml:space="preserve"> were removed.</w:t>
      </w:r>
    </w:p>
    <w:p w14:paraId="6D18007A" w14:textId="77777777" w:rsidR="003C32B4" w:rsidRDefault="003C32B4" w:rsidP="004F555F"/>
    <w:p w14:paraId="5E322143" w14:textId="2DFB56A1"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AB7E26">
        <w:instrText xml:space="preserve"> ADDIN ZOTERO_ITEM CSL_CITATION {"citationID":"Hpn5juFG","properties":{"formattedCitation":"(Post, 2002)","plainCitation":"(Post, 2002)","noteIndex":0},"citationItems":[{"id":11914,"uris":["http://zotero.org/users/5224473/items/6FD6PUA3"],"itemData":{"id":11914,"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AB7E26">
        <w:instrText xml:space="preserve"> ADDIN ZOTERO_ITEM CSL_CITATION {"citationID":"Ks9mt7y6","properties":{"formattedCitation":"(Curtis et al., 2017)","plainCitation":"(Curtis et al., 2017)","noteIndex":0},"citationItems":[{"id":4015,"uris":["http://zotero.org/users/5224473/items/UTHYRMXY"],"itemData":{"id":4015,"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r w:rsidR="00AB7E26">
        <w:t>rinsed</w:t>
      </w:r>
      <w:r w:rsidR="007715F6">
        <w:t xml:space="preserve"> and any i</w:t>
      </w:r>
      <w:r w:rsidR="00B731F8">
        <w:t xml:space="preserve">nvertebrates </w:t>
      </w:r>
      <w:r w:rsidR="00917B89">
        <w:t>removed,</w:t>
      </w:r>
      <w:r w:rsidR="00B731F8">
        <w:t xml:space="preserve"> </w:t>
      </w:r>
      <w:r w:rsidR="00917B89">
        <w:t>including</w:t>
      </w:r>
      <w:r w:rsidR="00B731F8">
        <w:t xml:space="preserve"> </w:t>
      </w:r>
      <w:r w:rsidR="007715F6">
        <w:t>macroalgaes</w:t>
      </w:r>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t>
      </w:r>
      <w:r>
        <w:lastRenderedPageBreak/>
        <w:t xml:space="preserve">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Elemental 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r>
        <w:rPr>
          <w:rStyle w:val="CommentReference"/>
        </w:rPr>
        <w:commentReference w:id="8"/>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r w:rsidR="00305FBA" w:rsidRPr="008B5394">
        <w:t>ConFlo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 xml:space="preserve">meter (Thermo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r w:rsidR="00305FBA" w:rsidRPr="00DA3D22">
        <w:rPr>
          <w:rStyle w:val="CommentReference"/>
        </w:rPr>
        <w:commentReference w:id="9"/>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r w:rsidR="00305FBA" w:rsidRPr="00DA3D22">
        <w:rPr>
          <w:lang w:val="en-US"/>
        </w:rPr>
        <w:t xml:space="preserve"> and </w:t>
      </w:r>
      <w:r w:rsidR="00305FBA">
        <w:rPr>
          <w:lang w:val="en-US"/>
        </w:rPr>
        <w:t xml:space="preserve">are </w:t>
      </w:r>
      <w:r w:rsidR="00305FBA" w:rsidRPr="00DA3D22">
        <w:rPr>
          <w:lang w:val="en-US"/>
        </w:rPr>
        <w:t xml:space="preserve">expressed in </w:t>
      </w:r>
      <w:r w:rsidR="00305FBA" w:rsidRPr="00DA3D22">
        <w:t>per mill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R</w:t>
      </w:r>
      <w:r w:rsidR="00305FBA" w:rsidRPr="00DA3D22">
        <w:rPr>
          <w:vertAlign w:val="subscript"/>
        </w:rPr>
        <w:t>Air</w:t>
      </w:r>
      <w:r w:rsidR="00305FBA" w:rsidRPr="00DA3D22">
        <w:t xml:space="preserve"> = 0.0036765) for </w:t>
      </w:r>
      <w:commentRangeStart w:id="10"/>
      <w:r w:rsidR="00305FBA" w:rsidRPr="00DA3D22">
        <w:t>nitrogen</w:t>
      </w:r>
      <w:commentRangeEnd w:id="10"/>
      <w:r w:rsidR="00305FBA" w:rsidRPr="00DA3D22">
        <w:rPr>
          <w:rStyle w:val="CommentReference"/>
        </w:rPr>
        <w:commentReference w:id="10"/>
      </w:r>
      <w:r w:rsidR="00305FBA" w:rsidRPr="00DA3D22">
        <w:t xml:space="preserve">. </w:t>
      </w:r>
    </w:p>
    <w:p w14:paraId="627C621E" w14:textId="695F434A" w:rsidR="00C23846" w:rsidRDefault="00C23846" w:rsidP="00955D57"/>
    <w:p w14:paraId="02854D33" w14:textId="1A90A6D5" w:rsidR="00B87FB7" w:rsidRDefault="00B87FB7" w:rsidP="0038592C">
      <w:pPr>
        <w:pStyle w:val="Heading3"/>
      </w:pPr>
      <w:r>
        <w:t>Behavioural analysis</w:t>
      </w:r>
    </w:p>
    <w:p w14:paraId="3A5D08E1" w14:textId="33345E71" w:rsidR="00B87FB7" w:rsidRDefault="0014313F" w:rsidP="002371C8">
      <w:r>
        <w:t>T</w:t>
      </w:r>
      <w:r w:rsidR="00555D26">
        <w:t>rials consisted of two type</w:t>
      </w:r>
      <w:r w:rsidR="00A72A80">
        <w:t>s</w:t>
      </w:r>
      <w:r w:rsidR="00555D26">
        <w:t xml:space="preserve"> of behavioural assay (</w:t>
      </w:r>
      <w:r w:rsidR="00555D26" w:rsidRPr="00555D26">
        <w:rPr>
          <w:i/>
        </w:rPr>
        <w:t xml:space="preserve">Activity </w:t>
      </w:r>
      <w:r w:rsidR="00555D26">
        <w:t xml:space="preserve">and </w:t>
      </w:r>
      <w:r w:rsidR="00555D26" w:rsidRPr="00555D26">
        <w:rPr>
          <w:i/>
        </w:rPr>
        <w:t>Exploration</w:t>
      </w:r>
      <w:r w:rsidR="0069369E">
        <w:t xml:space="preserve">), each repeated </w:t>
      </w:r>
      <w:r w:rsidR="00555D26">
        <w:t xml:space="preserve">three times at one week intervals. </w:t>
      </w:r>
      <w:r w:rsidR="009D5023">
        <w:t xml:space="preserve">Before and during behavioural </w:t>
      </w:r>
      <w:r w:rsidR="005D01F0">
        <w:t>trials,</w:t>
      </w:r>
      <w:r w:rsidR="009D5023">
        <w:t xml:space="preserve"> </w:t>
      </w:r>
      <w:r w:rsidR="005D01F0">
        <w:t>f</w:t>
      </w:r>
      <w:r w:rsidR="009D5023">
        <w:t>ish</w:t>
      </w:r>
      <w:r w:rsidR="00B87FB7" w:rsidRPr="00B87FB7">
        <w:t xml:space="preserve"> we</w:t>
      </w:r>
      <w:commentRangeStart w:id="11"/>
      <w:commentRangeEnd w:id="11"/>
      <w:r w:rsidR="00B87FB7">
        <w:rPr>
          <w:rStyle w:val="CommentReference"/>
        </w:rPr>
        <w:commentReference w:id="11"/>
      </w:r>
      <w:r w:rsidR="009D5023">
        <w:t xml:space="preserve">re </w:t>
      </w:r>
      <w:r w:rsidR="005D01F0">
        <w:t>split</w:t>
      </w:r>
      <w:r w:rsidR="009D5023">
        <w:t xml:space="preserve"> </w:t>
      </w:r>
      <w:r w:rsidR="005D01F0">
        <w:t xml:space="preserve">approximately </w:t>
      </w:r>
      <w:r w:rsidR="009D5023">
        <w:t>even</w:t>
      </w:r>
      <w:r w:rsidR="005D01F0">
        <w:t>ly between</w:t>
      </w:r>
      <w:r w:rsidR="009D5023">
        <w:t xml:space="preserve"> three</w:t>
      </w:r>
      <w:r w:rsidR="00992FE3">
        <w:t xml:space="preserve"> </w:t>
      </w:r>
      <w:r w:rsidR="005D01F0">
        <w:t xml:space="preserve">round </w:t>
      </w:r>
      <w:r w:rsidR="009D5023">
        <w:t>800L</w:t>
      </w:r>
      <w:r w:rsidR="005D01F0">
        <w:t xml:space="preserve"> </w:t>
      </w:r>
      <w:r w:rsidR="00BB4C53" w:rsidRPr="00BB4C53">
        <w:rPr>
          <w:highlight w:val="yellow"/>
        </w:rPr>
        <w:t>(… x … m</w:t>
      </w:r>
      <w:r w:rsidR="00BB4C53">
        <w:t xml:space="preserve">) </w:t>
      </w:r>
      <w:r w:rsidR="005D01F0">
        <w:t>holding</w:t>
      </w:r>
      <w:r w:rsidR="00992FE3">
        <w:t xml:space="preserve"> </w:t>
      </w:r>
      <w:r w:rsidR="009D5023">
        <w:t xml:space="preserve">tanks </w:t>
      </w:r>
      <w:r w:rsidR="00B87FB7" w:rsidRPr="00B87FB7">
        <w:t>enriched</w:t>
      </w:r>
      <w:r w:rsidR="00992FE3">
        <w:t xml:space="preserve"> with artificial eel grass</w:t>
      </w:r>
      <w:r w:rsidR="009D5023">
        <w:t>.</w:t>
      </w:r>
      <w:r w:rsidR="005D01F0">
        <w:t xml:space="preserve"> Of the 55 fish returned to the lab,</w:t>
      </w:r>
      <w:r w:rsidR="00F50D13">
        <w:t xml:space="preserve"> </w:t>
      </w:r>
      <w:r w:rsidR="00BE6111">
        <w:t xml:space="preserve">the majority (33, </w:t>
      </w:r>
      <w:r w:rsidR="00F50D13">
        <w:t xml:space="preserve">60%) survived until the full 30 day experimental period from sampling. </w:t>
      </w:r>
      <w:r w:rsidR="00BE6111">
        <w:t>Given this</w:t>
      </w:r>
      <w:r w:rsidR="00A72A80">
        <w:t xml:space="preserve"> attrition rate</w:t>
      </w:r>
      <w:r w:rsidR="00BE6111">
        <w:t xml:space="preserve"> is relatively high</w:t>
      </w:r>
      <w:r w:rsidR="00A72A80">
        <w:t xml:space="preserve">, the </w:t>
      </w:r>
      <w:r w:rsidR="00A72A80">
        <w:lastRenderedPageBreak/>
        <w:t xml:space="preserve">impacts </w:t>
      </w:r>
      <w:r w:rsidR="00BE6111">
        <w:t>of this</w:t>
      </w:r>
      <w:r w:rsidR="00A72A80">
        <w:t xml:space="preserve"> our results has been assessed via sensitivity analysis (</w:t>
      </w:r>
      <w:r w:rsidR="005D01F0" w:rsidRPr="007F3FA1">
        <w:rPr>
          <w:highlight w:val="magenta"/>
        </w:rPr>
        <w:t>see supplementary materials S</w:t>
      </w:r>
      <w:r w:rsidR="000B01F0">
        <w:rPr>
          <w:highlight w:val="magenta"/>
        </w:rPr>
        <w:t>3</w:t>
      </w:r>
      <w:r w:rsidR="00A72A80">
        <w:t xml:space="preserve">). </w:t>
      </w:r>
      <w:r w:rsidR="00BB4C53">
        <w:t>P</w:t>
      </w:r>
      <w:r w:rsidR="00BB4C53" w:rsidRPr="00BB4C53">
        <w:t>rior to behavioural experiments starting</w:t>
      </w:r>
      <w:r w:rsidR="00BB4C53">
        <w:t xml:space="preserve"> s</w:t>
      </w:r>
      <w:r w:rsidR="00BB4C53" w:rsidRPr="00BB4C53">
        <w:t xml:space="preserve">ome fish were moved between holding tanks to maintain </w:t>
      </w:r>
      <w:r w:rsidR="00BB4C53">
        <w:t xml:space="preserve">similar </w:t>
      </w:r>
      <w:r w:rsidR="00BB4C53" w:rsidRPr="00BB4C53">
        <w:t xml:space="preserve">densities, whereas during the experiments fish were not moved to avoid altering their social environment. Nonetheless, </w:t>
      </w:r>
      <w:r w:rsidR="00BB4C53">
        <w:t xml:space="preserve">fish </w:t>
      </w:r>
      <w:r w:rsidR="00BB4C53" w:rsidRPr="00BB4C53">
        <w:t>densities stayed relatively constant between tanks</w:t>
      </w:r>
      <w:r w:rsidR="00BB4C53">
        <w:t xml:space="preserve"> until to end of the experimental period.</w:t>
      </w:r>
    </w:p>
    <w:p w14:paraId="2EC2EAC2" w14:textId="0AE9ED8D" w:rsidR="00A72A80" w:rsidRDefault="00A72A80" w:rsidP="002371C8"/>
    <w:p w14:paraId="74BE5923" w14:textId="1A060B1F" w:rsidR="003911DE" w:rsidRDefault="00A72A80" w:rsidP="003920AB">
      <w:r>
        <w:t xml:space="preserve">The </w:t>
      </w:r>
      <w:r w:rsidRPr="00A72A80">
        <w:rPr>
          <w:i/>
        </w:rPr>
        <w:t>Activity</w:t>
      </w:r>
      <w:r>
        <w:t xml:space="preserve"> assay used a standard open field</w:t>
      </w:r>
      <w:r w:rsidR="00D824D6">
        <w:t xml:space="preserve"> </w:t>
      </w:r>
      <w:r w:rsidR="007418DE">
        <w:t>design</w:t>
      </w:r>
      <w:r w:rsidR="008B40F4">
        <w:t xml:space="preserve"> to measure activity and boldness-exploratory (</w:t>
      </w:r>
      <w:r w:rsidR="007418DE">
        <w:t>or</w:t>
      </w:r>
      <w:r w:rsidR="008B40F4">
        <w:t xml:space="preserve"> risk-taking) traits in a novel environment</w:t>
      </w:r>
      <w:r w:rsidR="009D5FC0">
        <w:t xml:space="preserve"> </w:t>
      </w:r>
      <w:r w:rsidR="003911DE">
        <w:t xml:space="preserve">(Fig 1A) </w:t>
      </w:r>
      <w:r w:rsidR="008B40F4">
        <w:fldChar w:fldCharType="begin"/>
      </w:r>
      <w:r w:rsidR="00402F4D">
        <w:instrText xml:space="preserve"> ADDIN ZOTERO_ITEM CSL_CITATION {"citationID":"VVeiUCiE","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8B40F4">
        <w:fldChar w:fldCharType="separate"/>
      </w:r>
      <w:r w:rsidR="00402F4D" w:rsidRPr="00402F4D">
        <w:t>(Toms et al., 2010)</w:t>
      </w:r>
      <w:r w:rsidR="008B40F4">
        <w:fldChar w:fldCharType="end"/>
      </w:r>
      <w:r w:rsidR="008B40F4">
        <w:t>. I</w:t>
      </w:r>
      <w:r w:rsidR="007418DE">
        <w:t>ndividual fish</w:t>
      </w:r>
      <w:r w:rsidR="008B40F4">
        <w:t xml:space="preserve"> </w:t>
      </w:r>
      <w:r w:rsidR="007418DE">
        <w:t>were</w:t>
      </w:r>
      <w:r w:rsidR="00BE6111">
        <w:t xml:space="preserve"> selected blindly </w:t>
      </w:r>
      <w:r w:rsidR="00D76465">
        <w:t xml:space="preserve">using dip nets </w:t>
      </w:r>
      <w:r w:rsidR="00BE6111">
        <w:t xml:space="preserve">from housing tanks and </w:t>
      </w:r>
      <w:r w:rsidR="008B40F4">
        <w:t xml:space="preserve">placed into </w:t>
      </w:r>
      <w:r w:rsidR="00C658CC">
        <w:t xml:space="preserve">a </w:t>
      </w:r>
      <w:r w:rsidR="008B40F4">
        <w:t xml:space="preserve">novel </w:t>
      </w:r>
      <w:r w:rsidR="00C658CC">
        <w:t>are</w:t>
      </w:r>
      <w:r w:rsidR="007418DE">
        <w:t>n</w:t>
      </w:r>
      <w:r w:rsidR="00C658CC">
        <w:t>a using</w:t>
      </w:r>
      <w:r w:rsidR="00BE6111">
        <w:t xml:space="preserve"> small</w:t>
      </w:r>
      <w:r w:rsidR="00C658CC">
        <w:t>er plastic</w:t>
      </w:r>
      <w:r w:rsidR="00BE6111">
        <w:t xml:space="preserve"> transport </w:t>
      </w:r>
      <w:r w:rsidR="00C658CC">
        <w:t>tubs</w:t>
      </w:r>
      <w:r w:rsidR="00BE6111">
        <w:t xml:space="preserve"> (</w:t>
      </w:r>
      <w:r w:rsidR="00C658CC">
        <w:t>24 x 34 cm</w:t>
      </w:r>
      <w:r w:rsidR="00BE6111">
        <w:t>)</w:t>
      </w:r>
      <w:r w:rsidR="00C658CC">
        <w:t xml:space="preserve"> to minimise stress by ensuring that fish remain entirely in water as they are moved into the novel arena. </w:t>
      </w:r>
      <w:r w:rsidR="00581E2E">
        <w:t xml:space="preserve">Eight identical </w:t>
      </w:r>
      <w:r w:rsidR="00C658CC">
        <w:t>arenas</w:t>
      </w:r>
      <w:r w:rsidR="00581E2E">
        <w:t xml:space="preserve"> were used, which are</w:t>
      </w:r>
      <w:r w:rsidR="00C658CC">
        <w:t xml:space="preserve"> </w:t>
      </w:r>
      <w:r w:rsidR="00581E2E">
        <w:t>identical</w:t>
      </w:r>
      <w:r w:rsidR="00C658CC">
        <w:t xml:space="preserve"> opaque white PET plastic </w:t>
      </w:r>
      <w:r w:rsidR="00581E2E">
        <w:t xml:space="preserve">boxes </w:t>
      </w:r>
      <w:r w:rsidR="00C658CC">
        <w:t>(</w:t>
      </w:r>
      <w:r w:rsidR="007418DE">
        <w:t xml:space="preserve">internal dimensions at its base = </w:t>
      </w:r>
      <w:r w:rsidR="00C658CC">
        <w:t>32.25 x 49.25 cm</w:t>
      </w:r>
      <w:r w:rsidR="007418DE">
        <w:t>, height = 21 cm, filled to 10 cm depth</w:t>
      </w:r>
      <w:r w:rsidR="00C658CC">
        <w:t>)</w:t>
      </w:r>
      <w:r w:rsidR="00581E2E">
        <w:t xml:space="preserve">. The eight arenas </w:t>
      </w:r>
      <w:r w:rsidR="00C658CC">
        <w:t xml:space="preserve">are arranged in a 2 x 4 grid </w:t>
      </w:r>
      <w:r w:rsidR="00581E2E">
        <w:t xml:space="preserve">under a standard laboratory fluorescent light </w:t>
      </w:r>
      <w:r w:rsidR="00520FC1">
        <w:t xml:space="preserve">in an area separated by a curtain, </w:t>
      </w:r>
      <w:r w:rsidR="00581E2E">
        <w:t>so arenas has consistent light conditions (</w:t>
      </w:r>
      <w:r w:rsidR="00D92A56" w:rsidRPr="00D92A56">
        <w:t xml:space="preserve">~ </w:t>
      </w:r>
      <w:r w:rsidR="00D92A56">
        <w:t>45</w:t>
      </w:r>
      <w:r w:rsidR="00581E2E">
        <w:t xml:space="preserve"> lux)</w:t>
      </w:r>
      <w:r w:rsidR="00520FC1">
        <w:t xml:space="preserve"> and external sound/light effects were negligible</w:t>
      </w:r>
      <w:r w:rsidR="00581E2E">
        <w:t>.</w:t>
      </w:r>
      <w:r w:rsidR="007418DE">
        <w:t xml:space="preserve"> Behaviour is filmed using a modified web camera (</w:t>
      </w:r>
      <w:r w:rsidR="007418DE" w:rsidRPr="007418DE">
        <w:t>Logitech BRIO 4K Ultra HD webcam</w:t>
      </w:r>
      <w:r w:rsidR="007418DE">
        <w:t xml:space="preserve">, Logitech, </w:t>
      </w:r>
      <w:r w:rsidR="007418DE" w:rsidRPr="007418DE">
        <w:t>Switzerland</w:t>
      </w:r>
      <w:r w:rsidR="007418DE">
        <w:t xml:space="preserve">), positioned centrally 2 m above the arenas. </w:t>
      </w:r>
      <w:r w:rsidR="00D76465">
        <w:t>B</w:t>
      </w:r>
      <w:r w:rsidR="00D76465" w:rsidRPr="00D76465">
        <w:t>ehaviour is tracked for 20 minutes</w:t>
      </w:r>
      <w:r w:rsidR="00D76465">
        <w:t>, following</w:t>
      </w:r>
      <w:r w:rsidR="00D76465" w:rsidRPr="00D76465">
        <w:t xml:space="preserve"> </w:t>
      </w:r>
      <w:r w:rsidR="00D76465">
        <w:t>a</w:t>
      </w:r>
      <w:r w:rsidR="007418DE">
        <w:t xml:space="preserve"> </w:t>
      </w:r>
      <w:r w:rsidR="00D76465">
        <w:t>5</w:t>
      </w:r>
      <w:r w:rsidR="007418DE">
        <w:t xml:space="preserve"> minute acclimation period </w:t>
      </w:r>
      <w:r w:rsidR="00D76465">
        <w:t>that is intended</w:t>
      </w:r>
      <w:r w:rsidR="007418DE">
        <w:t xml:space="preserve"> to limit any acute effects on behaviour</w:t>
      </w:r>
      <w:r w:rsidR="00D76465">
        <w:t xml:space="preserve"> due to their netting from holding tanks and introduction into the </w:t>
      </w:r>
      <w:r w:rsidR="007418DE">
        <w:t>arena</w:t>
      </w:r>
      <w:r w:rsidR="00D76465">
        <w:t>s</w:t>
      </w:r>
      <w:r w:rsidR="007418DE">
        <w:t xml:space="preserve">. </w:t>
      </w:r>
      <w:r w:rsidR="003920AB">
        <w:t>To avoid any carryover odour cues between trial round</w:t>
      </w:r>
      <w:r w:rsidR="00D76465">
        <w:t>s</w:t>
      </w:r>
      <w:r w:rsidR="003920AB">
        <w:t>,</w:t>
      </w:r>
      <w:r w:rsidR="007418DE">
        <w:t xml:space="preserve"> arenas are </w:t>
      </w:r>
      <w:r w:rsidR="003920AB">
        <w:t xml:space="preserve">emptied, </w:t>
      </w:r>
      <w:r w:rsidR="007418DE">
        <w:t xml:space="preserve">rinsed with </w:t>
      </w:r>
      <w:r w:rsidR="003920AB">
        <w:t>deionised water and filled with new filtered experimental water</w:t>
      </w:r>
      <w:r w:rsidR="007418DE">
        <w:t xml:space="preserve"> </w:t>
      </w:r>
      <w:r w:rsidR="003920AB">
        <w:t xml:space="preserve">following each trial. </w:t>
      </w:r>
    </w:p>
    <w:p w14:paraId="0F4052D1" w14:textId="77777777" w:rsidR="003911DE" w:rsidRDefault="003911DE" w:rsidP="003920AB"/>
    <w:p w14:paraId="520DCB1D" w14:textId="43E5EADB" w:rsidR="003920AB" w:rsidRPr="003920AB" w:rsidRDefault="003920AB" w:rsidP="003920AB">
      <w:r w:rsidRPr="003920AB">
        <w:t xml:space="preserve">Fish movement </w:t>
      </w:r>
      <w:r w:rsidR="00D76465">
        <w:t xml:space="preserve">in the </w:t>
      </w:r>
      <w:r w:rsidR="00D76465" w:rsidRPr="00D76465">
        <w:rPr>
          <w:i/>
        </w:rPr>
        <w:t>Activity</w:t>
      </w:r>
      <w:r w:rsidR="00D76465">
        <w:t xml:space="preserve"> assay </w:t>
      </w:r>
      <w:r>
        <w:t>was tracked using Toxtrac v2.90</w:t>
      </w:r>
      <w:r w:rsidRPr="003920AB">
        <w:t xml:space="preserve"> </w:t>
      </w:r>
      <w:r>
        <w:fldChar w:fldCharType="begin"/>
      </w:r>
      <w:r>
        <w:instrText xml:space="preserve"> ADDIN ZOTERO_ITEM CSL_CITATION {"citationID":"VJ8cMyF2","properties":{"formattedCitation":"(Rodriguez et al., 2018)","plainCitation":"(Rodriguez et al., 2018)","noteIndex":0},"citationItems":[{"id":4657,"uris":["http://zotero.org/users/5224473/items/ZU96BULT"],"itemData":{"id":4657,"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 xml:space="preserve">. To </w:t>
      </w:r>
      <w:r>
        <w:t>minimize</w:t>
      </w:r>
      <w:r w:rsidRPr="003920AB">
        <w:t xml:space="preserve"> among-arena </w:t>
      </w:r>
      <w:r>
        <w:t>variation</w:t>
      </w:r>
      <w:r w:rsidRPr="003920AB">
        <w:t xml:space="preserve"> due to parallax distortions, pixel/mm ratios for each arena were calculated </w:t>
      </w:r>
      <w:r>
        <w:t>using ImageJ v1.52a</w:t>
      </w:r>
      <w:r w:rsidRPr="003920AB">
        <w:t xml:space="preserve"> </w:t>
      </w:r>
      <w:r>
        <w:fldChar w:fldCharType="begin"/>
      </w:r>
      <w:r>
        <w:instrText xml:space="preserve"> ADDIN ZOTERO_ITEM CSL_CITATION {"citationID":"dtj0ASiG","properties":{"formattedCitation":"(Schneider et al., 2012)","plainCitation":"(Schneider et al., 2012)","noteIndex":0},"citationItems":[{"id":9874,"uris":["http://zotero.org/users/5224473/items/7BUGZDIF"],"itemData":{"id":9874,"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xml:space="preserve"> to manually calibrate </w:t>
      </w:r>
      <w:r>
        <w:lastRenderedPageBreak/>
        <w:t xml:space="preserve">each arena for tracking. </w:t>
      </w:r>
      <w:r w:rsidR="00FC4F75">
        <w:t>Variables extracted were those related to their activity level and edge use in the arena (see detail in Table 1), where mo</w:t>
      </w:r>
      <w:r w:rsidR="00520FC1">
        <w:t>r</w:t>
      </w:r>
      <w:r w:rsidR="00FC4F75">
        <w:t xml:space="preserve">e activity in a novel environment and greater use of more exposed central areas is generally considered higher-risk or </w:t>
      </w:r>
      <w:r w:rsidR="00520FC1">
        <w:t>exploratory/bold</w:t>
      </w:r>
      <w:r w:rsidR="00520FC1" w:rsidRPr="00520FC1">
        <w:t xml:space="preserve"> behaviours </w:t>
      </w:r>
      <w:r w:rsidR="00FC4F75">
        <w:fldChar w:fldCharType="begin"/>
      </w:r>
      <w:r w:rsidR="00FC4F75">
        <w:instrText xml:space="preserve"> ADDIN ZOTERO_ITEM CSL_CITATION {"citationID":"A4VHq0qN","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rsidR="00FC4F75">
        <w:fldChar w:fldCharType="separate"/>
      </w:r>
      <w:r w:rsidR="00FC4F75" w:rsidRPr="00FC4F75">
        <w:t>(Moran et al., 2016, 2021)</w:t>
      </w:r>
      <w:r w:rsidR="00FC4F75">
        <w:fldChar w:fldCharType="end"/>
      </w:r>
      <w:r w:rsidR="00FC4F75">
        <w:t>.</w:t>
      </w:r>
    </w:p>
    <w:p w14:paraId="358340A6" w14:textId="77777777" w:rsidR="003920AB" w:rsidRDefault="003920AB" w:rsidP="002371C8"/>
    <w:p w14:paraId="1F088931" w14:textId="2E730FBE" w:rsidR="00C947F2" w:rsidRDefault="003920AB" w:rsidP="002371C8">
      <w:r>
        <w:t xml:space="preserve">The </w:t>
      </w:r>
      <w:r>
        <w:rPr>
          <w:i/>
        </w:rPr>
        <w:t>Exploration</w:t>
      </w:r>
      <w:r>
        <w:t xml:space="preserve"> assay</w:t>
      </w:r>
      <w:r w:rsidR="00CD426B">
        <w:t xml:space="preserve"> used a refuge emergence </w:t>
      </w:r>
      <w:r w:rsidR="00402F4D">
        <w:t xml:space="preserve">design to measure an individual’s willingness to enter and explore an novel environment </w:t>
      </w:r>
      <w:r w:rsidR="003911DE">
        <w:t xml:space="preserve">(Fig 1B) </w:t>
      </w:r>
      <w:r w:rsidR="00402F4D">
        <w:fldChar w:fldCharType="begin"/>
      </w:r>
      <w:r w:rsidR="00BB4C53">
        <w:instrText xml:space="preserve"> ADDIN ZOTERO_ITEM CSL_CITATION {"citationID":"cmfIqqIF","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402F4D">
        <w:fldChar w:fldCharType="separate"/>
      </w:r>
      <w:r w:rsidR="00402F4D" w:rsidRPr="00402F4D">
        <w:t>(Toms et al., 2010)</w:t>
      </w:r>
      <w:r w:rsidR="00402F4D">
        <w:fldChar w:fldCharType="end"/>
      </w:r>
      <w:r w:rsidR="00402F4D">
        <w:t>. Individual fish were introduced into an (</w:t>
      </w:r>
      <w:r w:rsidR="00402F4D" w:rsidRPr="00520FC1">
        <w:rPr>
          <w:highlight w:val="yellow"/>
        </w:rPr>
        <w:t>… x …</w:t>
      </w:r>
      <w:r w:rsidR="00402F4D">
        <w:t xml:space="preserve"> cm) enclosed refuge at one end of a narrow arena</w:t>
      </w:r>
      <w:r w:rsidR="003911DE">
        <w:t xml:space="preserve"> (</w:t>
      </w:r>
      <w:r w:rsidR="003911DE" w:rsidRPr="00520FC1">
        <w:rPr>
          <w:highlight w:val="yellow"/>
        </w:rPr>
        <w:t>… x …</w:t>
      </w:r>
      <w:r w:rsidR="003911DE">
        <w:t xml:space="preserve"> cm</w:t>
      </w:r>
      <w:r w:rsidR="00C947F2">
        <w:t xml:space="preserve">, water depth = </w:t>
      </w:r>
      <w:r w:rsidR="00C947F2" w:rsidRPr="00C947F2">
        <w:rPr>
          <w:highlight w:val="yellow"/>
        </w:rPr>
        <w:t>…</w:t>
      </w:r>
      <w:r w:rsidR="003911DE">
        <w:t>)</w:t>
      </w:r>
      <w:r w:rsidR="00402F4D">
        <w:t>.</w:t>
      </w:r>
      <w:r w:rsidR="003911DE">
        <w:t xml:space="preserve"> Five parallel exploration arenas were used, with black opaque acrylic walls </w:t>
      </w:r>
      <w:r w:rsidR="00520FC1">
        <w:t>between each arena, and sand lining the bottom of the arenas (0.5 – 1 mm white grain</w:t>
      </w:r>
      <w:r w:rsidR="00C947F2">
        <w:t xml:space="preserve"> sand,</w:t>
      </w:r>
      <w:r w:rsidR="00C947F2" w:rsidRPr="00C947F2">
        <w:t xml:space="preserve"> </w:t>
      </w:r>
      <w:r w:rsidR="00C947F2">
        <w:t xml:space="preserve">2 – 3 mm depth). </w:t>
      </w:r>
      <w:r w:rsidR="003911DE">
        <w:t>After an extended 10 minute acclimation period, t</w:t>
      </w:r>
      <w:r w:rsidR="00402F4D">
        <w:t>he p</w:t>
      </w:r>
      <w:r w:rsidR="003911DE">
        <w:t>artitions separating the refuge</w:t>
      </w:r>
      <w:r w:rsidR="00402F4D">
        <w:t xml:space="preserve"> from the ar</w:t>
      </w:r>
      <w:r w:rsidR="003911DE">
        <w:t>ena were able to be removed simultaneously from a position behind the refuges, so that fish were blind to the observer</w:t>
      </w:r>
      <w:r w:rsidR="00520FC1">
        <w:t>’s movements</w:t>
      </w:r>
      <w:r w:rsidR="003911DE">
        <w:t xml:space="preserve">. </w:t>
      </w:r>
      <w:r w:rsidR="00C947F2">
        <w:t xml:space="preserve">Behaviour was then filmed as above for 45 minutes, with the camera positioned centrally 1.5 m above the arenas. </w:t>
      </w:r>
      <w:r w:rsidR="00C947F2" w:rsidRPr="00C947F2">
        <w:rPr>
          <w:i/>
        </w:rPr>
        <w:t>Exploration</w:t>
      </w:r>
      <w:r w:rsidR="00C947F2">
        <w:t xml:space="preserve"> arenas in this assay are connected to an inflow (approximately </w:t>
      </w:r>
      <w:r w:rsidR="00C947F2" w:rsidRPr="00C947F2">
        <w:rPr>
          <w:highlight w:val="yellow"/>
        </w:rPr>
        <w:t>… L/min</w:t>
      </w:r>
      <w:r w:rsidR="00C947F2">
        <w:t xml:space="preserve"> from the refuge end) so that filtered experimental water is continuously introduced through the trial period, and arenas are also complete flushed through with filtered water between trials to avoid carryover effects between trial rounds.</w:t>
      </w:r>
    </w:p>
    <w:p w14:paraId="5E145B96" w14:textId="77777777" w:rsidR="00C947F2" w:rsidRDefault="00C947F2" w:rsidP="002371C8"/>
    <w:p w14:paraId="5B4BA4D1" w14:textId="6ADDA18D" w:rsidR="00B87FB7" w:rsidRDefault="003911DE" w:rsidP="002371C8">
      <w:r>
        <w:t xml:space="preserve">Behaviour in the </w:t>
      </w:r>
      <w:r>
        <w:rPr>
          <w:i/>
        </w:rPr>
        <w:t>Exploration</w:t>
      </w:r>
      <w:r>
        <w:t xml:space="preserve"> assay was manually scored from videos, </w:t>
      </w:r>
      <w:r w:rsidR="00520FC1">
        <w:t xml:space="preserve">such as the latency to emerge and reach the endpoint of the arena (Table 1). </w:t>
      </w:r>
      <w:r w:rsidR="0002722B">
        <w:t>Where fish are</w:t>
      </w:r>
      <w:r w:rsidR="00520FC1">
        <w:t xml:space="preserve"> faster to enter and</w:t>
      </w:r>
      <w:r w:rsidR="0002722B">
        <w:t>/or</w:t>
      </w:r>
      <w:r w:rsidR="00520FC1">
        <w:t xml:space="preserve"> explore </w:t>
      </w:r>
      <w:r w:rsidR="0002722B">
        <w:t>a novel environment</w:t>
      </w:r>
      <w:r w:rsidR="00520FC1">
        <w:t xml:space="preserve"> are generally considered</w:t>
      </w:r>
      <w:r>
        <w:t xml:space="preserve"> </w:t>
      </w:r>
      <w:r w:rsidR="00520FC1" w:rsidRPr="00520FC1">
        <w:t xml:space="preserve">higher-risk or </w:t>
      </w:r>
      <w:r w:rsidR="00520FC1">
        <w:t>more exploratory/bold</w:t>
      </w:r>
      <w:r w:rsidR="00520FC1" w:rsidRPr="00520FC1">
        <w:t xml:space="preserve"> behaviours </w:t>
      </w:r>
      <w:r>
        <w:fldChar w:fldCharType="begin"/>
      </w:r>
      <w:r w:rsidR="00BB4C53">
        <w:instrText xml:space="preserve"> ADDIN ZOTERO_ITEM CSL_CITATION {"citationID":"ZE7LM3It","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r w:rsidR="00C947F2">
        <w:t xml:space="preserve"> </w:t>
      </w:r>
      <w:r w:rsidR="00BB4C53">
        <w:t xml:space="preserve">Fish were fed on the day before each trial to ensure satiation levels were consistent. </w:t>
      </w:r>
      <w:r w:rsidR="007B136C">
        <w:t xml:space="preserve">After each assay, fish were weighed and had their PIT tag number recorded to confirm their individual identity, and were inspected for any physical </w:t>
      </w:r>
      <w:r w:rsidR="007B136C">
        <w:lastRenderedPageBreak/>
        <w:t xml:space="preserve">injuries or general lethargy that may impact their behaviour in the trials. </w:t>
      </w:r>
      <w:r w:rsidR="00C947F2">
        <w:t xml:space="preserve">Both </w:t>
      </w:r>
      <w:r w:rsidR="007B136C">
        <w:t>assays were repeated three times at one</w:t>
      </w:r>
      <w:r w:rsidR="00C947F2">
        <w:t xml:space="preserve"> week intervals, with </w:t>
      </w:r>
      <w:r w:rsidR="00C947F2">
        <w:rPr>
          <w:i/>
        </w:rPr>
        <w:t xml:space="preserve">Exploration </w:t>
      </w:r>
      <w:r w:rsidR="00C947F2" w:rsidRPr="00C947F2">
        <w:t xml:space="preserve">assays </w:t>
      </w:r>
      <w:r w:rsidR="00C947F2">
        <w:t>run</w:t>
      </w:r>
      <w:r w:rsidR="00C947F2" w:rsidRPr="00C947F2">
        <w:t xml:space="preserve"> </w:t>
      </w:r>
      <w:r w:rsidR="007B136C">
        <w:t>two</w:t>
      </w:r>
      <w:r w:rsidR="00C947F2" w:rsidRPr="00C947F2">
        <w:t xml:space="preserve"> days after </w:t>
      </w:r>
      <w:r w:rsidR="007B136C" w:rsidRPr="007B136C">
        <w:rPr>
          <w:i/>
        </w:rPr>
        <w:t>Activity</w:t>
      </w:r>
      <w:r w:rsidR="007B136C">
        <w:t xml:space="preserve"> assays to limit </w:t>
      </w:r>
      <w:r w:rsidR="00BB4C53">
        <w:t>the influence</w:t>
      </w:r>
      <w:r w:rsidR="007B136C">
        <w:t xml:space="preserve"> </w:t>
      </w:r>
      <w:r w:rsidR="0002722B">
        <w:t>residual</w:t>
      </w:r>
      <w:r w:rsidR="007B136C">
        <w:t xml:space="preserve"> effects between trials </w:t>
      </w:r>
      <w:r w:rsidR="00BB4C53">
        <w:fldChar w:fldCharType="begin"/>
      </w:r>
      <w:r w:rsidR="00BB4C53">
        <w:instrText xml:space="preserve"> ADDIN ZOTERO_ITEM CSL_CITATION {"citationID":"ggOQ0aOi","properties":{"formattedCitation":"(Bell, 2013)","plainCitation":"(Bell, 2013)","noteIndex":0},"citationItems":[{"id":9883,"uris":["http://zotero.org/users/5224473/items/D544EXCI"],"itemData":{"id":988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rsidR="00BB4C53">
        <w:fldChar w:fldCharType="separate"/>
      </w:r>
      <w:r w:rsidR="00BB4C53" w:rsidRPr="00BB4C53">
        <w:t>(Bell, 2013)</w:t>
      </w:r>
      <w:r w:rsidR="00BB4C53">
        <w:fldChar w:fldCharType="end"/>
      </w:r>
      <w:r w:rsidR="007B136C">
        <w:t>.</w:t>
      </w:r>
      <w:r w:rsidR="0002722B">
        <w:t xml:space="preserve"> </w:t>
      </w:r>
    </w:p>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2"/>
      <w:r>
        <w:t>analysis</w:t>
      </w:r>
      <w:commentRangeEnd w:id="12"/>
      <w:r w:rsidR="007B136C">
        <w:rPr>
          <w:rStyle w:val="CommentReference"/>
          <w:i w:val="0"/>
          <w:iCs w:val="0"/>
        </w:rPr>
        <w:commentReference w:id="12"/>
      </w:r>
      <w:r w:rsidR="007B136C">
        <w:rPr>
          <w:rStyle w:val="CommentReference"/>
          <w:i w:val="0"/>
          <w:iCs w:val="0"/>
        </w:rPr>
        <w:commentReference w:id="13"/>
      </w:r>
    </w:p>
    <w:p w14:paraId="24DCB74B" w14:textId="585F6A05" w:rsidR="007B136C" w:rsidRDefault="007B136C" w:rsidP="002371C8">
      <w:r>
        <w:t xml:space="preserve">Behavioural </w:t>
      </w:r>
      <w:commentRangeStart w:id="14"/>
      <w:r>
        <w:t>repeatability</w:t>
      </w:r>
      <w:commentRangeEnd w:id="14"/>
      <w:r w:rsidR="008E042F">
        <w:rPr>
          <w:rStyle w:val="CommentReference"/>
        </w:rPr>
        <w:commentReference w:id="14"/>
      </w:r>
      <w:r>
        <w:t xml:space="preserve"> </w:t>
      </w:r>
    </w:p>
    <w:p w14:paraId="2A52374B" w14:textId="1E4C6A57" w:rsidR="007B136C" w:rsidRDefault="007B136C" w:rsidP="002371C8"/>
    <w:p w14:paraId="749845BF" w14:textId="77777777" w:rsidR="007B136C" w:rsidRDefault="007B136C" w:rsidP="002371C8"/>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5"/>
      <w:r>
        <w:t>)</w:t>
      </w:r>
      <w:commentRangeEnd w:id="15"/>
      <w:r w:rsidR="00DC00B2">
        <w:rPr>
          <w:rStyle w:val="CommentReference"/>
        </w:rPr>
        <w:commentReference w:id="15"/>
      </w:r>
    </w:p>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496281D9" w:rsidR="00C0669B" w:rsidRPr="00A93F91" w:rsidRDefault="00C0669B" w:rsidP="002371C8">
      <w:r>
        <w:rPr>
          <w:lang w:val="en-US"/>
        </w:rPr>
        <w:lastRenderedPageBreak/>
        <w:t>Sarah Wexler</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CRediT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0"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017A7C76" w14:textId="77777777" w:rsidR="00AB7E26" w:rsidRPr="00AB7E26" w:rsidRDefault="008117A2" w:rsidP="00AB7E26">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AB7E26" w:rsidRPr="00AB7E26">
        <w:t xml:space="preserve">Andraso, G., Cowles, J., Colt, R., Patel, J., and Campbell, M. (2011). Ontogenetic changes in pharyngeal morphology correlate with a diet shift from arthropods to dreissenid mussels in round gobies (Neogobius melanostomus). </w:t>
      </w:r>
      <w:r w:rsidR="00AB7E26" w:rsidRPr="00AB7E26">
        <w:rPr>
          <w:i/>
          <w:iCs/>
        </w:rPr>
        <w:t>Journal of Great Lakes Research</w:t>
      </w:r>
      <w:r w:rsidR="00AB7E26" w:rsidRPr="00AB7E26">
        <w:t xml:space="preserve"> 37, 738–743. doi: 10.1016/j.jglr.2011.07.011.</w:t>
      </w:r>
    </w:p>
    <w:p w14:paraId="53056294" w14:textId="77777777" w:rsidR="00AB7E26" w:rsidRPr="00AB7E26" w:rsidRDefault="00AB7E26" w:rsidP="00AB7E26">
      <w:pPr>
        <w:pStyle w:val="Bibliography"/>
      </w:pPr>
      <w:r w:rsidRPr="00AB7E26">
        <w:t xml:space="preserve">Azour, F., Deurs, M. van, Behrens, J., Carl, H., Hüssy, K., Greisen, K., et al. (2015). Invasion rate and population characteristics of the round goby Neogobius melanostomus: effects of density and invasion history. </w:t>
      </w:r>
      <w:r w:rsidRPr="00AB7E26">
        <w:rPr>
          <w:i/>
          <w:iCs/>
        </w:rPr>
        <w:t>Aquatic Biology</w:t>
      </w:r>
      <w:r w:rsidRPr="00AB7E26">
        <w:t xml:space="preserve"> 24, 41–52. doi: 10.3354/ab00634.</w:t>
      </w:r>
    </w:p>
    <w:p w14:paraId="10A3ABF3" w14:textId="77777777" w:rsidR="00AB7E26" w:rsidRPr="00AB7E26" w:rsidRDefault="00AB7E26" w:rsidP="00AB7E26">
      <w:pPr>
        <w:pStyle w:val="Bibliography"/>
      </w:pPr>
      <w:r w:rsidRPr="00AB7E26">
        <w:t xml:space="preserve">Behrens, J. W., Deurs, M. van, and Christensen, E. A. F. (2017). Evaluating dispersal potential of an invasive fish by the use of aerobic scope and osmoregulation capacity. </w:t>
      </w:r>
      <w:r w:rsidRPr="00AB7E26">
        <w:rPr>
          <w:i/>
          <w:iCs/>
        </w:rPr>
        <w:t>PLOS ONE</w:t>
      </w:r>
      <w:r w:rsidRPr="00AB7E26">
        <w:t xml:space="preserve"> 12, e0176038. doi: 10.1371/journal.pone.0176038.</w:t>
      </w:r>
    </w:p>
    <w:p w14:paraId="72084298" w14:textId="77777777" w:rsidR="00AB7E26" w:rsidRPr="00AB7E26" w:rsidRDefault="00AB7E26" w:rsidP="00AB7E26">
      <w:pPr>
        <w:pStyle w:val="Bibliography"/>
      </w:pPr>
      <w:r w:rsidRPr="00AB7E26">
        <w:lastRenderedPageBreak/>
        <w:t xml:space="preserve">Bell, A. (2013). Randomized or fixed order for studies of behavioral syndromes? </w:t>
      </w:r>
      <w:r w:rsidRPr="00AB7E26">
        <w:rPr>
          <w:i/>
          <w:iCs/>
        </w:rPr>
        <w:t>Behavioral Ecology</w:t>
      </w:r>
      <w:r w:rsidRPr="00AB7E26">
        <w:t xml:space="preserve"> 24, 16–20. doi: 10.1093/beheco/ars148.</w:t>
      </w:r>
    </w:p>
    <w:p w14:paraId="41EFBFB3" w14:textId="77777777" w:rsidR="00AB7E26" w:rsidRPr="00AB7E26" w:rsidRDefault="00AB7E26" w:rsidP="00AB7E26">
      <w:pPr>
        <w:pStyle w:val="Bibliography"/>
      </w:pPr>
      <w:r w:rsidRPr="00AB7E26">
        <w:t xml:space="preserve">Biro, P. A., and Dingemanse, N. J. (2009). Sampling bias resulting from animal personality. </w:t>
      </w:r>
      <w:r w:rsidRPr="00AB7E26">
        <w:rPr>
          <w:i/>
          <w:iCs/>
        </w:rPr>
        <w:t>Trends in Ecology &amp; Evolution</w:t>
      </w:r>
      <w:r w:rsidRPr="00AB7E26">
        <w:t xml:space="preserve"> 24, 66–67. doi: 10.1016/j.tree.2008.11.001.</w:t>
      </w:r>
    </w:p>
    <w:p w14:paraId="259A00E2" w14:textId="77777777" w:rsidR="00AB7E26" w:rsidRPr="00AB7E26" w:rsidRDefault="00AB7E26" w:rsidP="00AB7E26">
      <w:pPr>
        <w:pStyle w:val="Bibliography"/>
      </w:pPr>
      <w:r w:rsidRPr="00AB7E26">
        <w:t xml:space="preserve">Boecklen, W. J., Yarnes, C. T., Cook, B. A., and James, A. C. (2011). On the Use of Stable Isotopes in Trophic Ecology. </w:t>
      </w:r>
      <w:r w:rsidRPr="00AB7E26">
        <w:rPr>
          <w:i/>
          <w:iCs/>
        </w:rPr>
        <w:t>Annual Review of Ecology, Evolution, and Systematics</w:t>
      </w:r>
      <w:r w:rsidRPr="00AB7E26">
        <w:t xml:space="preserve"> 42, 411–440. doi: 10.1146/annurev-ecolsys-102209-144726.</w:t>
      </w:r>
    </w:p>
    <w:p w14:paraId="2020A330" w14:textId="77777777" w:rsidR="00AB7E26" w:rsidRPr="00AB7E26" w:rsidRDefault="00AB7E26" w:rsidP="00AB7E26">
      <w:pPr>
        <w:pStyle w:val="Bibliography"/>
      </w:pPr>
      <w:r w:rsidRPr="00AB7E26">
        <w:t xml:space="preserve">Brauer, M., Behrens, J. W., Christoffersen, M., Hyldig, G., Jacobsen, C., Björnsdottir, K. H., et al. (2020). Seasonal patterns in round goby (Neogobius melanostromus) catch rates, catch composition, and dietary quality. </w:t>
      </w:r>
      <w:r w:rsidRPr="00AB7E26">
        <w:rPr>
          <w:i/>
          <w:iCs/>
        </w:rPr>
        <w:t>Fisheries Research</w:t>
      </w:r>
      <w:r w:rsidRPr="00AB7E26">
        <w:t xml:space="preserve"> 222, 105412. doi: 10.1016/j.fishres.2019.105412.</w:t>
      </w:r>
    </w:p>
    <w:p w14:paraId="1F212E0C" w14:textId="77777777" w:rsidR="00AB7E26" w:rsidRPr="00AB7E26" w:rsidRDefault="00AB7E26" w:rsidP="00AB7E26">
      <w:pPr>
        <w:pStyle w:val="Bibliography"/>
      </w:pPr>
      <w:r w:rsidRPr="00AB7E26">
        <w:t xml:space="preserve">Britton, J. R., and Busst, G. M. A. (2018). Stable isotope discrimination factors of omnivorous fishes: influence of tissue type, temperature, diet composition and formulated feeds. </w:t>
      </w:r>
      <w:r w:rsidRPr="00AB7E26">
        <w:rPr>
          <w:i/>
          <w:iCs/>
        </w:rPr>
        <w:t>Hydrobiologia</w:t>
      </w:r>
      <w:r w:rsidRPr="00AB7E26">
        <w:t xml:space="preserve"> 808, 219–234. doi: 10.1007/s10750-017-3423-9.</w:t>
      </w:r>
    </w:p>
    <w:p w14:paraId="56F05262" w14:textId="77777777" w:rsidR="00AB7E26" w:rsidRPr="00AB7E26" w:rsidRDefault="00AB7E26" w:rsidP="00AB7E26">
      <w:pPr>
        <w:pStyle w:val="Bibliography"/>
      </w:pPr>
      <w:r w:rsidRPr="00AB7E26">
        <w:t xml:space="preserve">Caut, S., Angulo, E., and Courchamp, F. (2009). Variation in Discrimination Factors (Δ15N and Δ13C): The Effect of Diet Isotopic Values and Applications for Diet Reconstruction. </w:t>
      </w:r>
      <w:r w:rsidRPr="00AB7E26">
        <w:rPr>
          <w:i/>
          <w:iCs/>
        </w:rPr>
        <w:t>Journal of Applied Ecology</w:t>
      </w:r>
      <w:r w:rsidRPr="00AB7E26">
        <w:t xml:space="preserve"> 46, 443–453.</w:t>
      </w:r>
    </w:p>
    <w:p w14:paraId="5C955324" w14:textId="77777777" w:rsidR="00AB7E26" w:rsidRPr="00AB7E26" w:rsidRDefault="00AB7E26" w:rsidP="00AB7E26">
      <w:pPr>
        <w:pStyle w:val="Bibliography"/>
      </w:pPr>
      <w:r w:rsidRPr="00AB7E26">
        <w:t xml:space="preserve">Christoffersen, M., Svendsen, J. C., Behrens, J. W., Jepsen, N., and Deurs, M. van (2019). Using acoustic telemetry and snorkel surveys to study diel activity and seasonal migration of round goby (Neogobius melanostomus) in an estuary of the Western Baltic Sea. </w:t>
      </w:r>
      <w:r w:rsidRPr="00AB7E26">
        <w:rPr>
          <w:i/>
          <w:iCs/>
        </w:rPr>
        <w:t>Fisheries Management and Ecology</w:t>
      </w:r>
      <w:r w:rsidRPr="00AB7E26">
        <w:t xml:space="preserve"> 26, 172–182. doi: 10.1111/fme.12336.</w:t>
      </w:r>
    </w:p>
    <w:p w14:paraId="67A3683D" w14:textId="77777777" w:rsidR="00AB7E26" w:rsidRPr="00AB7E26" w:rsidRDefault="00AB7E26" w:rsidP="00AB7E26">
      <w:pPr>
        <w:pStyle w:val="Bibliography"/>
      </w:pPr>
      <w:r w:rsidRPr="00AB7E26">
        <w:t xml:space="preserve">Cookingham, M. N., and Ruetz III, C. R. (2008). Evaluating passive integrated transponder tags for tracking movements of round gobies. </w:t>
      </w:r>
      <w:r w:rsidRPr="00AB7E26">
        <w:rPr>
          <w:i/>
          <w:iCs/>
        </w:rPr>
        <w:t>Ecology of Freshwater Fish</w:t>
      </w:r>
      <w:r w:rsidRPr="00AB7E26">
        <w:t xml:space="preserve"> 17, 303–311. doi: 10.1111/j.1600-0633.2007.00282.x.</w:t>
      </w:r>
    </w:p>
    <w:p w14:paraId="02E2D60A" w14:textId="77777777" w:rsidR="00AB7E26" w:rsidRPr="00AB7E26" w:rsidRDefault="00AB7E26" w:rsidP="00AB7E26">
      <w:pPr>
        <w:pStyle w:val="Bibliography"/>
      </w:pPr>
      <w:r w:rsidRPr="00AB7E26">
        <w:t xml:space="preserve">Curtis, A. N., Bugge, D. M., Buckman, K. L., Feng, X., Faiia, A., and Chen, C. Y. (2017). Influence of sample preparation on estuarine macrofauna stable isotope signatures in the context of contaminant bioaccumulation studies. </w:t>
      </w:r>
      <w:r w:rsidRPr="00AB7E26">
        <w:rPr>
          <w:i/>
          <w:iCs/>
        </w:rPr>
        <w:t>J Exp Mar Bio Ecol</w:t>
      </w:r>
      <w:r w:rsidRPr="00AB7E26">
        <w:t xml:space="preserve"> 493, 1–6. doi: 10.1016/j.jembe.2017.03.010.</w:t>
      </w:r>
    </w:p>
    <w:p w14:paraId="5339E3FF" w14:textId="77777777" w:rsidR="00AB7E26" w:rsidRPr="00AB7E26" w:rsidRDefault="00AB7E26" w:rsidP="00AB7E26">
      <w:pPr>
        <w:pStyle w:val="Bibliography"/>
      </w:pPr>
      <w:r w:rsidRPr="00AB7E26">
        <w:t xml:space="preserve">Dingemanse, N. J., Kazem, A. J. N., Réale, D., and Wright, J. (2010). Behavioural reaction norms: animal personality meets individual plasticity. </w:t>
      </w:r>
      <w:r w:rsidRPr="00AB7E26">
        <w:rPr>
          <w:i/>
          <w:iCs/>
        </w:rPr>
        <w:t>Trends in Ecology &amp; Evolution</w:t>
      </w:r>
      <w:r w:rsidRPr="00AB7E26">
        <w:t xml:space="preserve"> 25, 81–89. doi: 10.1016/j.tree.2009.07.013.</w:t>
      </w:r>
    </w:p>
    <w:p w14:paraId="6EEC877A" w14:textId="77777777" w:rsidR="00AB7E26" w:rsidRPr="00AB7E26" w:rsidRDefault="00AB7E26" w:rsidP="00AB7E26">
      <w:pPr>
        <w:pStyle w:val="Bibliography"/>
      </w:pPr>
      <w:r w:rsidRPr="00AB7E26">
        <w:t xml:space="preserve">Feistel, R., Weinreben, S., Wolf, H., Seitz, S., Spitzer, P., Adel, B., et al. (2010). Density and Absolute Salinity of the Baltic Sea 2006–2009. </w:t>
      </w:r>
      <w:r w:rsidRPr="00AB7E26">
        <w:rPr>
          <w:i/>
          <w:iCs/>
        </w:rPr>
        <w:t>Ocean Science</w:t>
      </w:r>
      <w:r w:rsidRPr="00AB7E26">
        <w:t xml:space="preserve"> 6, 3–24. doi: https://doi.org/10.5194/os-6-3-2010.</w:t>
      </w:r>
    </w:p>
    <w:p w14:paraId="03163C00" w14:textId="77777777" w:rsidR="00AB7E26" w:rsidRPr="00AB7E26" w:rsidRDefault="00AB7E26" w:rsidP="00AB7E26">
      <w:pPr>
        <w:pStyle w:val="Bibliography"/>
      </w:pPr>
      <w:r w:rsidRPr="00AB7E26">
        <w:t xml:space="preserve">Gosling, S. D. (2008). Personality in Non-human Animals. </w:t>
      </w:r>
      <w:r w:rsidRPr="00AB7E26">
        <w:rPr>
          <w:i/>
          <w:iCs/>
        </w:rPr>
        <w:t>Social and Personality Psychology Compass</w:t>
      </w:r>
      <w:r w:rsidRPr="00AB7E26">
        <w:t xml:space="preserve"> 2, 985–1001. doi: 10.1111/j.1751-9004.2008.00087.x.</w:t>
      </w:r>
    </w:p>
    <w:p w14:paraId="0708760A" w14:textId="77777777" w:rsidR="00AB7E26" w:rsidRPr="00AB7E26" w:rsidRDefault="00AB7E26" w:rsidP="00AB7E26">
      <w:pPr>
        <w:pStyle w:val="Bibliography"/>
      </w:pPr>
      <w:r w:rsidRPr="00AB7E26">
        <w:t xml:space="preserve">Hayden, B., Soto, D. X., Jardine, T. D., Graham, B. S., Cunjak, R. A., Romakkaniemi, A., et al. (2015). Small Tails Tell Tall Tales--Intra-Individual Variation in the Stable Isotope Values of Fish Fin. </w:t>
      </w:r>
      <w:r w:rsidRPr="00AB7E26">
        <w:rPr>
          <w:i/>
          <w:iCs/>
        </w:rPr>
        <w:t>PLoS ONE</w:t>
      </w:r>
      <w:r w:rsidRPr="00AB7E26">
        <w:t xml:space="preserve"> 10, e0145154. doi: 10.1371/journal.pone.0145154.</w:t>
      </w:r>
    </w:p>
    <w:p w14:paraId="6AA50D4A" w14:textId="77777777" w:rsidR="00AB7E26" w:rsidRPr="00AB7E26" w:rsidRDefault="00AB7E26" w:rsidP="00AB7E26">
      <w:pPr>
        <w:pStyle w:val="Bibliography"/>
      </w:pPr>
      <w:r w:rsidRPr="00AB7E26">
        <w:lastRenderedPageBreak/>
        <w:t xml:space="preserve">Jardine, T. D., Hunt, R. J., Pusey, B. J., Bunn, S. E., Jardine, T. D., Hunt, R. J., et al. (2011). A non-lethal sampling method for stable carbon and nitrogen isotope studies of tropical fishes. </w:t>
      </w:r>
      <w:r w:rsidRPr="00AB7E26">
        <w:rPr>
          <w:i/>
          <w:iCs/>
        </w:rPr>
        <w:t>Mar. Freshwater Res.</w:t>
      </w:r>
      <w:r w:rsidRPr="00AB7E26">
        <w:t xml:space="preserve"> 62, 83–90. doi: 10.1071/MF10211.</w:t>
      </w:r>
    </w:p>
    <w:p w14:paraId="58FBAE6F" w14:textId="77777777" w:rsidR="00AB7E26" w:rsidRPr="00AB7E26" w:rsidRDefault="00AB7E26" w:rsidP="00AB7E26">
      <w:pPr>
        <w:pStyle w:val="Bibliography"/>
      </w:pPr>
      <w:r w:rsidRPr="00AB7E26">
        <w:t xml:space="preserve">Jardine, T. D., McGeachy, S., Paton, C., Savoie, M., and Cunjak, R. (2003). Stable isotopes in aquatic systems: sample preparation, analysis and interpretation. </w:t>
      </w:r>
      <w:r w:rsidRPr="00AB7E26">
        <w:rPr>
          <w:i/>
          <w:iCs/>
        </w:rPr>
        <w:t>Canadian Manuscript Report of Fisheries and Aquatic Sciences</w:t>
      </w:r>
      <w:r w:rsidRPr="00AB7E26">
        <w:t xml:space="preserve"> 2656, 39.</w:t>
      </w:r>
    </w:p>
    <w:p w14:paraId="4A5FABB8" w14:textId="77777777" w:rsidR="00AB7E26" w:rsidRPr="00AB7E26" w:rsidRDefault="00AB7E26" w:rsidP="00AB7E26">
      <w:pPr>
        <w:pStyle w:val="Bibliography"/>
      </w:pPr>
      <w:r w:rsidRPr="00AB7E26">
        <w:t xml:space="preserve">Jolles, J. W., Manica, A., and Boogert, N. J. (2016). Food intake rates of inactive fish are positively linked to boldness in three-spined sticklebacks Gasterosteus aculeatus. </w:t>
      </w:r>
      <w:r w:rsidRPr="00AB7E26">
        <w:rPr>
          <w:i/>
          <w:iCs/>
        </w:rPr>
        <w:t>J Fish Biol</w:t>
      </w:r>
      <w:r w:rsidRPr="00AB7E26">
        <w:t xml:space="preserve"> 88, 1661–1668. doi: 10.1111/jfb.12934.</w:t>
      </w:r>
    </w:p>
    <w:p w14:paraId="534B920D" w14:textId="77777777" w:rsidR="00AB7E26" w:rsidRPr="00AB7E26" w:rsidRDefault="00AB7E26" w:rsidP="00AB7E26">
      <w:pPr>
        <w:pStyle w:val="Bibliography"/>
      </w:pPr>
      <w:r w:rsidRPr="00AB7E26">
        <w:t>Jolles, J. W., Ostojic, L., and Clayton, N. S. (2013). Dominance, pair bonds and boldness determine social-foraging tactics in rooks, Corvus frugilegus. 85, 1261–1269. doi: 10.1016/j.anbehav.2013.03.013.</w:t>
      </w:r>
    </w:p>
    <w:p w14:paraId="152EDF42" w14:textId="77777777" w:rsidR="00AB7E26" w:rsidRPr="00AB7E26" w:rsidRDefault="00AB7E26" w:rsidP="00AB7E26">
      <w:pPr>
        <w:pStyle w:val="Bibliography"/>
      </w:pPr>
      <w:r w:rsidRPr="00AB7E26">
        <w:t xml:space="preserve">Jørgensen, M. G. P., Deurs, M. van, Butts, I., Jørgensen, K., and Behrens, J. W. (2017). PIT-tagging method for small fishes: A case study using sandeel ( Ammodytes tobianus ). </w:t>
      </w:r>
      <w:r w:rsidRPr="00AB7E26">
        <w:rPr>
          <w:i/>
          <w:iCs/>
        </w:rPr>
        <w:t>FISH RES</w:t>
      </w:r>
      <w:r w:rsidRPr="00AB7E26">
        <w:t xml:space="preserve"> 193, 95–103. doi: 10.1016/j.fishres.2017.04.002.</w:t>
      </w:r>
    </w:p>
    <w:p w14:paraId="423794FC" w14:textId="77777777" w:rsidR="00AB7E26" w:rsidRPr="00AB7E26" w:rsidRDefault="00AB7E26" w:rsidP="00AB7E26">
      <w:pPr>
        <w:pStyle w:val="Bibliography"/>
      </w:pPr>
      <w:r w:rsidRPr="00AB7E26">
        <w:t xml:space="preserve">Juette, T., Cucherousset, J., and Cote, J. (2014). Animal personality and the ecological impacts of freshwater non-native species. </w:t>
      </w:r>
      <w:r w:rsidRPr="00AB7E26">
        <w:rPr>
          <w:i/>
          <w:iCs/>
        </w:rPr>
        <w:t>Curr Zool</w:t>
      </w:r>
      <w:r w:rsidRPr="00AB7E26">
        <w:t xml:space="preserve"> 60, 417–427. doi: 10.1093/czoolo/60.3.417.</w:t>
      </w:r>
    </w:p>
    <w:p w14:paraId="695B4F40" w14:textId="77777777" w:rsidR="00AB7E26" w:rsidRPr="00AB7E26" w:rsidRDefault="00AB7E26" w:rsidP="00AB7E26">
      <w:pPr>
        <w:pStyle w:val="Bibliography"/>
      </w:pPr>
      <w:r w:rsidRPr="00AB7E26">
        <w:t xml:space="preserve">Layman, C. A., Araujo, M. S., Boucek, R., Hammerschlag‐Peyer, C. M., Harrison, E., Jud, Z. R., et al. (2012). Applying stable isotopes to examine food-web structure: an overview of analytical tools. </w:t>
      </w:r>
      <w:r w:rsidRPr="00AB7E26">
        <w:rPr>
          <w:i/>
          <w:iCs/>
        </w:rPr>
        <w:t>Biological Reviews</w:t>
      </w:r>
      <w:r w:rsidRPr="00AB7E26">
        <w:t xml:space="preserve"> 87, 545–562. doi: 10.1111/j.1469-185X.2011.00208.x.</w:t>
      </w:r>
    </w:p>
    <w:p w14:paraId="6EFC43EE" w14:textId="77777777" w:rsidR="00AB7E26" w:rsidRPr="00AB7E26" w:rsidRDefault="00AB7E26" w:rsidP="00AB7E26">
      <w:pPr>
        <w:pStyle w:val="Bibliography"/>
      </w:pPr>
      <w:r w:rsidRPr="00AB7E26">
        <w:t xml:space="preserve">Lynch, M. P., and Mensinger, A. F. (2012). Seasonal abundance and movement of the invasive round goby (Neogobius melanostomus) on rocky substrate in the Duluth–Superior Harbor of Lake Superior. </w:t>
      </w:r>
      <w:r w:rsidRPr="00AB7E26">
        <w:rPr>
          <w:i/>
          <w:iCs/>
        </w:rPr>
        <w:t>Ecology of Freshwater Fish</w:t>
      </w:r>
      <w:r w:rsidRPr="00AB7E26">
        <w:t xml:space="preserve"> 21, 64–74. doi: https://doi.org/10.1111/j.1600-0633.2011.00524.x.</w:t>
      </w:r>
    </w:p>
    <w:p w14:paraId="5EC70110" w14:textId="77777777" w:rsidR="00AB7E26" w:rsidRPr="00AB7E26" w:rsidRDefault="00AB7E26" w:rsidP="00AB7E26">
      <w:pPr>
        <w:pStyle w:val="Bibliography"/>
      </w:pPr>
      <w:r w:rsidRPr="00AB7E26">
        <w:t xml:space="preserve">Marentette, J. R., Wang, G., Tong, S., Sopinka, N. M., Taves, M. D., Koops, M. A., et al. (2011). Laboratory and field evidence of sex-biased movement in the invasive round goby. </w:t>
      </w:r>
      <w:r w:rsidRPr="00AB7E26">
        <w:rPr>
          <w:i/>
          <w:iCs/>
        </w:rPr>
        <w:t>Behav Ecol Sociobiol</w:t>
      </w:r>
      <w:r w:rsidRPr="00AB7E26">
        <w:t xml:space="preserve"> 65, 2239–2249. doi: 10.1007/s00265-011-1233-z.</w:t>
      </w:r>
    </w:p>
    <w:p w14:paraId="1380A98B" w14:textId="77777777" w:rsidR="00AB7E26" w:rsidRPr="00AB7E26" w:rsidRDefault="00AB7E26" w:rsidP="00AB7E26">
      <w:pPr>
        <w:pStyle w:val="Bibliography"/>
      </w:pPr>
      <w:r w:rsidRPr="00AB7E26">
        <w:t xml:space="preserve">Michelangeli, M., Wong, B. B. M., and Chapple, D. G. (2016). It’s a trap: sampling bias due to animal personality is not always inevitable. </w:t>
      </w:r>
      <w:r w:rsidRPr="00AB7E26">
        <w:rPr>
          <w:i/>
          <w:iCs/>
        </w:rPr>
        <w:t>Behavioral Ecology</w:t>
      </w:r>
      <w:r w:rsidRPr="00AB7E26">
        <w:t xml:space="preserve"> 27, 62–67. doi: 10.1093/beheco/arv123.</w:t>
      </w:r>
    </w:p>
    <w:p w14:paraId="49F4EE18" w14:textId="77777777" w:rsidR="00AB7E26" w:rsidRPr="00AB7E26" w:rsidRDefault="00AB7E26" w:rsidP="00AB7E26">
      <w:pPr>
        <w:pStyle w:val="Bibliography"/>
      </w:pPr>
      <w:r w:rsidRPr="00AB7E26">
        <w:t xml:space="preserve">Moran, N. P., Mossop, K. D., Thompson, R. M., and Wong, B. B. M. (2016). Boldness in extreme environments: temperament divergence in a desert-dwelling fish. </w:t>
      </w:r>
      <w:r w:rsidRPr="00AB7E26">
        <w:rPr>
          <w:i/>
          <w:iCs/>
        </w:rPr>
        <w:t>Animal Behaviour</w:t>
      </w:r>
      <w:r w:rsidRPr="00AB7E26">
        <w:t xml:space="preserve"> 122, 125–133. doi: https://doi.org/10.1016/j.anbehav.2016.09.024.</w:t>
      </w:r>
    </w:p>
    <w:p w14:paraId="545EFC30" w14:textId="77777777" w:rsidR="00AB7E26" w:rsidRPr="00AB7E26" w:rsidRDefault="00AB7E26" w:rsidP="00AB7E26">
      <w:pPr>
        <w:pStyle w:val="Bibliography"/>
      </w:pPr>
      <w:r w:rsidRPr="00AB7E26">
        <w:t xml:space="preserve">Moran, N. P., Sánchez‐Tójar, A., Schielzeth, H., and Reinhold, K. (2020). Poor nutritional condition promotes high-risk behaviours: a systematic review and meta-analysis. </w:t>
      </w:r>
      <w:r w:rsidRPr="00AB7E26">
        <w:rPr>
          <w:i/>
          <w:iCs/>
        </w:rPr>
        <w:t>Biological Reviews</w:t>
      </w:r>
      <w:r w:rsidRPr="00AB7E26">
        <w:t xml:space="preserve"> n/a. doi: https://doi.org/10.1111/brv.12655.</w:t>
      </w:r>
    </w:p>
    <w:p w14:paraId="5AFDA5BD" w14:textId="77777777" w:rsidR="00AB7E26" w:rsidRPr="00AB7E26" w:rsidRDefault="00AB7E26" w:rsidP="00AB7E26">
      <w:pPr>
        <w:pStyle w:val="Bibliography"/>
      </w:pPr>
      <w:r w:rsidRPr="00AB7E26">
        <w:lastRenderedPageBreak/>
        <w:t xml:space="preserve">Moran, N. P., Sánchez‐Tójar, A., Schielzeth, H., and Reinhold, K. (2021). Poor nutritional condition promotes high-risk behaviours: a systematic review and meta-analysis. </w:t>
      </w:r>
      <w:r w:rsidRPr="00AB7E26">
        <w:rPr>
          <w:i/>
          <w:iCs/>
        </w:rPr>
        <w:t>Biological Reviews</w:t>
      </w:r>
      <w:r w:rsidRPr="00AB7E26">
        <w:t xml:space="preserve"> 96, 269–288. doi: https://doi.org/10.1111/brv.12655.</w:t>
      </w:r>
    </w:p>
    <w:p w14:paraId="4FCC1781" w14:textId="77777777" w:rsidR="00AB7E26" w:rsidRPr="00AB7E26" w:rsidRDefault="00AB7E26" w:rsidP="00AB7E26">
      <w:pPr>
        <w:pStyle w:val="Bibliography"/>
      </w:pPr>
      <w:r w:rsidRPr="00AB7E26">
        <w:t xml:space="preserve">Nussey, D. H., Wilson, A. J., and Brommer, J. E. (2007). The evolutionary ecology of individual phenotypic plasticity in wild populations. </w:t>
      </w:r>
      <w:r w:rsidRPr="00AB7E26">
        <w:rPr>
          <w:i/>
          <w:iCs/>
        </w:rPr>
        <w:t>Journal of Evolutionary Biology</w:t>
      </w:r>
      <w:r w:rsidRPr="00AB7E26">
        <w:t xml:space="preserve"> 20, 831–844. doi: 10.1111/j.1420-9101.2007.01300.x.</w:t>
      </w:r>
    </w:p>
    <w:p w14:paraId="63AE9384" w14:textId="77777777" w:rsidR="00AB7E26" w:rsidRPr="00AB7E26" w:rsidRDefault="00AB7E26" w:rsidP="00AB7E26">
      <w:pPr>
        <w:pStyle w:val="Bibliography"/>
      </w:pPr>
      <w:r w:rsidRPr="00AB7E26">
        <w:t xml:space="preserve">Post, D. M. (2002). Using Stable Isotopes to Estimate Trophic Position: Models, Methods, and Assumptions. </w:t>
      </w:r>
      <w:r w:rsidRPr="00AB7E26">
        <w:rPr>
          <w:i/>
          <w:iCs/>
        </w:rPr>
        <w:t>Ecology</w:t>
      </w:r>
      <w:r w:rsidRPr="00AB7E26">
        <w:t xml:space="preserve"> 83, 703–718. doi: 10.1890/0012-9658(2002)083[0703:USITET]2.0.CO;2.</w:t>
      </w:r>
    </w:p>
    <w:p w14:paraId="3B5E1F1F" w14:textId="77777777" w:rsidR="00AB7E26" w:rsidRPr="00AB7E26" w:rsidRDefault="00AB7E26" w:rsidP="00AB7E26">
      <w:pPr>
        <w:pStyle w:val="Bibliography"/>
      </w:pPr>
      <w:r w:rsidRPr="00AB7E26">
        <w:t xml:space="preserve">Puntila-Dodd, R., Bekkevold, D., and Behrens, J. W. (2021). Estimating salinity stress via hsp70 expression in the invasive round goby (Neogobius melanostomus): implications for further range expansion. </w:t>
      </w:r>
      <w:r w:rsidRPr="00AB7E26">
        <w:rPr>
          <w:i/>
          <w:iCs/>
        </w:rPr>
        <w:t>Hydrobiologia</w:t>
      </w:r>
      <w:r w:rsidRPr="00AB7E26">
        <w:t xml:space="preserve"> 848, 421–429. doi: 10.1007/s10750-020-04449-x.</w:t>
      </w:r>
    </w:p>
    <w:p w14:paraId="24DCBEE1" w14:textId="77777777" w:rsidR="00AB7E26" w:rsidRPr="00AB7E26" w:rsidRDefault="00AB7E26" w:rsidP="00AB7E26">
      <w:pPr>
        <w:pStyle w:val="Bibliography"/>
      </w:pPr>
      <w:r w:rsidRPr="00AB7E26">
        <w:t xml:space="preserve">Réale, D., Reader, S. M., Sol, D., McDougall, P. T., and Dingemanse, N. J. (2007). Integrating animal temperament within ecology and evolution. </w:t>
      </w:r>
      <w:r w:rsidRPr="00AB7E26">
        <w:rPr>
          <w:i/>
          <w:iCs/>
        </w:rPr>
        <w:t>Biological Reviews</w:t>
      </w:r>
      <w:r w:rsidRPr="00AB7E26">
        <w:t xml:space="preserve"> 82, 291–318. doi: 10.1111/j.1469-185X.2007.00010.x.</w:t>
      </w:r>
    </w:p>
    <w:p w14:paraId="439396AE" w14:textId="77777777" w:rsidR="00AB7E26" w:rsidRPr="00AB7E26" w:rsidRDefault="00AB7E26" w:rsidP="00AB7E26">
      <w:pPr>
        <w:pStyle w:val="Bibliography"/>
      </w:pPr>
      <w:r w:rsidRPr="00AB7E26">
        <w:t xml:space="preserve">Rodriguez, A., Zhang, H., Klaminder, J., Brodin, T., Andersson, P. L., and Andersson, M. (2018). ToxTrac: A fast and robust software for tracking organisms. </w:t>
      </w:r>
      <w:r w:rsidRPr="00AB7E26">
        <w:rPr>
          <w:i/>
          <w:iCs/>
        </w:rPr>
        <w:t>Methods in Ecology and Evolution</w:t>
      </w:r>
      <w:r w:rsidRPr="00AB7E26">
        <w:t xml:space="preserve"> 9, 460–464. doi: 10.1111/2041-210X.12874.</w:t>
      </w:r>
    </w:p>
    <w:p w14:paraId="10085BFE" w14:textId="77777777" w:rsidR="00AB7E26" w:rsidRPr="00AB7E26" w:rsidRDefault="00AB7E26" w:rsidP="00AB7E26">
      <w:pPr>
        <w:pStyle w:val="Bibliography"/>
      </w:pPr>
      <w:r w:rsidRPr="00AB7E26">
        <w:t xml:space="preserve">Ruetz, C. R., Earl, B. M., and Kohler, S. L. (2006). Evaluating Passive Integrated Transponder Tags for Marking Mottled Sculpins: Effects on Growth and Mortality. </w:t>
      </w:r>
      <w:r w:rsidRPr="00AB7E26">
        <w:rPr>
          <w:i/>
          <w:iCs/>
        </w:rPr>
        <w:t>Transactions of the American Fisheries Society</w:t>
      </w:r>
      <w:r w:rsidRPr="00AB7E26">
        <w:t xml:space="preserve"> 135, 1456–1461. doi: 10.1577/T05-295.1.</w:t>
      </w:r>
    </w:p>
    <w:p w14:paraId="2BBDDD64" w14:textId="77777777" w:rsidR="00AB7E26" w:rsidRPr="00AB7E26" w:rsidRDefault="00AB7E26" w:rsidP="00AB7E26">
      <w:pPr>
        <w:pStyle w:val="Bibliography"/>
      </w:pPr>
      <w:r w:rsidRPr="00AB7E26">
        <w:t xml:space="preserve">Schneider, C. A., Rasband, W. S., and Eliceiri, K. W. (2012). NIH Image to ImageJ: 25 years of image analysis. </w:t>
      </w:r>
      <w:r w:rsidRPr="00AB7E26">
        <w:rPr>
          <w:i/>
          <w:iCs/>
        </w:rPr>
        <w:t>Nature methods</w:t>
      </w:r>
      <w:r w:rsidRPr="00AB7E26">
        <w:t xml:space="preserve"> 9, 671–675.</w:t>
      </w:r>
    </w:p>
    <w:p w14:paraId="2DE30F0F" w14:textId="77777777" w:rsidR="00AB7E26" w:rsidRPr="00AB7E26" w:rsidRDefault="00AB7E26" w:rsidP="00AB7E26">
      <w:pPr>
        <w:pStyle w:val="Bibliography"/>
      </w:pPr>
      <w:r w:rsidRPr="00AB7E26">
        <w:t xml:space="preserve">Thomas, S. M., and Crowther, T. W. (2015). Predicting rates of isotopic turnover across the animal kingdom: a synthesis of existing data. </w:t>
      </w:r>
      <w:r w:rsidRPr="00AB7E26">
        <w:rPr>
          <w:i/>
          <w:iCs/>
        </w:rPr>
        <w:t>Journal of Animal Ecology</w:t>
      </w:r>
      <w:r w:rsidRPr="00AB7E26">
        <w:t xml:space="preserve"> 84, 861–870. doi: 10.1111/1365-2656.12326.</w:t>
      </w:r>
    </w:p>
    <w:p w14:paraId="7AC58218" w14:textId="77777777" w:rsidR="00AB7E26" w:rsidRPr="00AB7E26" w:rsidRDefault="00AB7E26" w:rsidP="00AB7E26">
      <w:pPr>
        <w:pStyle w:val="Bibliography"/>
      </w:pPr>
      <w:r w:rsidRPr="00AB7E26">
        <w:t xml:space="preserve">Thorlacius, M., Hellström, G., and Brodin, T. (2015). Behavioral dependent dispersal in the invasive round goby Neogobius melanostomus depends on population age. </w:t>
      </w:r>
      <w:r w:rsidRPr="00AB7E26">
        <w:rPr>
          <w:i/>
          <w:iCs/>
        </w:rPr>
        <w:t>Curr Zool</w:t>
      </w:r>
      <w:r w:rsidRPr="00AB7E26">
        <w:t xml:space="preserve"> 61, 529–542. doi: 10.1093/czoolo/61.3.529.</w:t>
      </w:r>
    </w:p>
    <w:p w14:paraId="061CD626" w14:textId="77777777" w:rsidR="00AB7E26" w:rsidRPr="00AB7E26" w:rsidRDefault="00AB7E26" w:rsidP="00AB7E26">
      <w:pPr>
        <w:pStyle w:val="Bibliography"/>
      </w:pPr>
      <w:r w:rsidRPr="00AB7E26">
        <w:t xml:space="preserve">Toms, C. N., Echevarria, D. J., and Jouandot, D. J. (2010). A methodological review of personality-related studies in Fish: Focus on the shy-bold axis of behavior. </w:t>
      </w:r>
      <w:r w:rsidRPr="00AB7E26">
        <w:rPr>
          <w:i/>
          <w:iCs/>
        </w:rPr>
        <w:t>International Journal of Comparative Psychology</w:t>
      </w:r>
      <w:r w:rsidRPr="00AB7E26">
        <w:t xml:space="preserve"> 23, 1–25.</w:t>
      </w:r>
    </w:p>
    <w:p w14:paraId="1B5013FF" w14:textId="77777777" w:rsidR="00AB7E26" w:rsidRPr="00AB7E26" w:rsidRDefault="00AB7E26" w:rsidP="00AB7E26">
      <w:pPr>
        <w:pStyle w:val="Bibliography"/>
      </w:pPr>
      <w:r w:rsidRPr="00AB7E26">
        <w:t xml:space="preserve">White, J. R., Meekan, M. G., McCormick, M. I., and Ferrari, M. C. O. (2013). A Comparison of Measures of Boldness and Their Relationships to Survival in Young Fish. </w:t>
      </w:r>
      <w:r w:rsidRPr="00AB7E26">
        <w:rPr>
          <w:i/>
          <w:iCs/>
        </w:rPr>
        <w:t>PLoS One</w:t>
      </w:r>
      <w:r w:rsidRPr="00AB7E26">
        <w:t xml:space="preserve"> 8. doi: 10.1371/journal.pone.0068900.</w:t>
      </w:r>
    </w:p>
    <w:p w14:paraId="6A1BED35" w14:textId="77777777" w:rsidR="00AB7E26" w:rsidRPr="00AB7E26" w:rsidRDefault="00AB7E26" w:rsidP="00AB7E26">
      <w:pPr>
        <w:pStyle w:val="Bibliography"/>
      </w:pPr>
      <w:r w:rsidRPr="00AB7E26">
        <w:t xml:space="preserve">Wolf, M., and Weissing, F. J. (2012). Animal personalities: consequences for ecology and evolution. </w:t>
      </w:r>
      <w:r w:rsidRPr="00AB7E26">
        <w:rPr>
          <w:i/>
          <w:iCs/>
        </w:rPr>
        <w:t>Trends in Ecology &amp; Evolution</w:t>
      </w:r>
      <w:r w:rsidRPr="00AB7E26">
        <w:t xml:space="preserve"> 27, 452–461. doi: 10.1016/j.tree.2012.05.001.</w:t>
      </w:r>
    </w:p>
    <w:p w14:paraId="6F2D2BE7" w14:textId="4DD642A4" w:rsidR="00552D36" w:rsidRDefault="008117A2" w:rsidP="002371C8">
      <w:r>
        <w:lastRenderedPageBreak/>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189" w:type="dxa"/>
        <w:tblLayout w:type="fixed"/>
        <w:tblLook w:val="04A0" w:firstRow="1" w:lastRow="0" w:firstColumn="1" w:lastColumn="0" w:noHBand="0" w:noVBand="1"/>
      </w:tblPr>
      <w:tblGrid>
        <w:gridCol w:w="1276"/>
        <w:gridCol w:w="1135"/>
        <w:gridCol w:w="3380"/>
        <w:gridCol w:w="1870"/>
        <w:gridCol w:w="1107"/>
        <w:gridCol w:w="1421"/>
      </w:tblGrid>
      <w:tr w:rsidR="00CD426B" w14:paraId="492816FA" w14:textId="77777777" w:rsidTr="00CD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9" w:type="dxa"/>
            <w:gridSpan w:val="6"/>
            <w:tcBorders>
              <w:top w:val="nil"/>
              <w:bottom w:val="single" w:sz="4" w:space="0" w:color="auto"/>
            </w:tcBorders>
          </w:tcPr>
          <w:p w14:paraId="466FC6BD" w14:textId="77777777" w:rsidR="00CD426B" w:rsidRDefault="00CD426B" w:rsidP="00CD426B">
            <w:pPr>
              <w:spacing w:line="240" w:lineRule="auto"/>
            </w:pPr>
            <w:r w:rsidRPr="00D92A56">
              <w:rPr>
                <w:sz w:val="20"/>
              </w:rPr>
              <w:t xml:space="preserve">Table 1: </w:t>
            </w:r>
            <w:r w:rsidRPr="00D92A56">
              <w:rPr>
                <w:b w:val="0"/>
                <w:sz w:val="20"/>
              </w:rPr>
              <w:t>Behaviour variable</w:t>
            </w:r>
            <w:r>
              <w:rPr>
                <w:b w:val="0"/>
                <w:sz w:val="20"/>
              </w:rPr>
              <w:t xml:space="preserve"> descriptions</w:t>
            </w:r>
            <w:r w:rsidRPr="00D92A56">
              <w:rPr>
                <w:b w:val="0"/>
                <w:sz w:val="20"/>
              </w:rPr>
              <w:t xml:space="preserve">, </w:t>
            </w:r>
            <w:r>
              <w:rPr>
                <w:b w:val="0"/>
                <w:sz w:val="20"/>
              </w:rPr>
              <w:t>distributions/</w:t>
            </w:r>
            <w:r w:rsidRPr="00D92A56">
              <w:rPr>
                <w:b w:val="0"/>
                <w:sz w:val="20"/>
              </w:rPr>
              <w:t>transformations</w:t>
            </w:r>
            <w:r>
              <w:rPr>
                <w:b w:val="0"/>
                <w:sz w:val="20"/>
              </w:rPr>
              <w:t>, and raw and (</w:t>
            </w:r>
            <w:r w:rsidRPr="00CD426B">
              <w:rPr>
                <w:b w:val="0"/>
                <w:sz w:val="20"/>
                <w:highlight w:val="yellow"/>
              </w:rPr>
              <w:t>add for what</w:t>
            </w:r>
            <w:r>
              <w:rPr>
                <w:b w:val="0"/>
                <w:sz w:val="20"/>
              </w:rPr>
              <w:t>) adjusted repeatability estimates.</w:t>
            </w:r>
          </w:p>
        </w:tc>
      </w:tr>
      <w:tr w:rsidR="00CD426B" w14:paraId="11F6577D"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Mar>
              <w:left w:w="0" w:type="dxa"/>
              <w:right w:w="0" w:type="dxa"/>
            </w:tcMar>
            <w:vAlign w:val="center"/>
          </w:tcPr>
          <w:p w14:paraId="22065841" w14:textId="77777777" w:rsidR="00CD426B" w:rsidRDefault="00CD426B" w:rsidP="00CD426B">
            <w:pPr>
              <w:spacing w:line="240" w:lineRule="auto"/>
              <w:jc w:val="center"/>
            </w:pPr>
            <w:r>
              <w:t>Assay</w:t>
            </w:r>
          </w:p>
        </w:tc>
        <w:tc>
          <w:tcPr>
            <w:tcW w:w="1135" w:type="dxa"/>
            <w:vMerge w:val="restart"/>
            <w:tcBorders>
              <w:top w:val="single" w:sz="4" w:space="0" w:color="auto"/>
            </w:tcBorders>
            <w:tcMar>
              <w:left w:w="0" w:type="dxa"/>
              <w:right w:w="0" w:type="dxa"/>
            </w:tcMar>
            <w:vAlign w:val="center"/>
          </w:tcPr>
          <w:p w14:paraId="68746A83"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Variable</w:t>
            </w:r>
          </w:p>
        </w:tc>
        <w:tc>
          <w:tcPr>
            <w:tcW w:w="3380" w:type="dxa"/>
            <w:vMerge w:val="restart"/>
            <w:tcBorders>
              <w:top w:val="single" w:sz="4" w:space="0" w:color="auto"/>
            </w:tcBorders>
            <w:tcMar>
              <w:left w:w="0" w:type="dxa"/>
              <w:right w:w="0" w:type="dxa"/>
            </w:tcMar>
            <w:vAlign w:val="center"/>
          </w:tcPr>
          <w:p w14:paraId="55270692"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Pr>
                <w:b/>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pPr>
            <w:r w:rsidRPr="00CD426B">
              <w:rPr>
                <w:b/>
              </w:rPr>
              <w:t>Distribution</w:t>
            </w:r>
          </w:p>
        </w:tc>
        <w:tc>
          <w:tcPr>
            <w:tcW w:w="2528" w:type="dxa"/>
            <w:gridSpan w:val="2"/>
            <w:tcBorders>
              <w:top w:val="single" w:sz="4" w:space="0" w:color="auto"/>
            </w:tcBorders>
            <w:tcMar>
              <w:left w:w="0" w:type="dxa"/>
              <w:right w:w="0" w:type="dxa"/>
            </w:tcMar>
            <w:vAlign w:val="center"/>
          </w:tcPr>
          <w:p w14:paraId="432C34E7"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Repeatability</w:t>
            </w:r>
          </w:p>
        </w:tc>
      </w:tr>
      <w:tr w:rsidR="00CD426B" w14:paraId="15FBF1A7"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Mar>
              <w:left w:w="0" w:type="dxa"/>
              <w:right w:w="0" w:type="dxa"/>
            </w:tcMar>
            <w:vAlign w:val="center"/>
          </w:tcPr>
          <w:p w14:paraId="32871A85" w14:textId="77777777" w:rsidR="00CD426B" w:rsidRDefault="00CD426B" w:rsidP="00CD426B">
            <w:pPr>
              <w:spacing w:line="240" w:lineRule="auto"/>
            </w:pPr>
          </w:p>
        </w:tc>
        <w:tc>
          <w:tcPr>
            <w:tcW w:w="1135" w:type="dxa"/>
            <w:vMerge/>
            <w:tcMar>
              <w:left w:w="0" w:type="dxa"/>
              <w:right w:w="0" w:type="dxa"/>
            </w:tcMar>
            <w:vAlign w:val="center"/>
          </w:tcPr>
          <w:p w14:paraId="04113E6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vMerge/>
            <w:tcMar>
              <w:left w:w="0" w:type="dxa"/>
              <w:right w:w="0" w:type="dxa"/>
            </w:tcMar>
            <w:vAlign w:val="center"/>
          </w:tcPr>
          <w:p w14:paraId="2494BAD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vMerge/>
            <w:tcMar>
              <w:left w:w="0" w:type="dxa"/>
              <w:right w:w="0" w:type="dxa"/>
            </w:tcMar>
            <w:vAlign w:val="center"/>
          </w:tcPr>
          <w:p w14:paraId="78D0520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6AE879F0" w14:textId="5602DB4D"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R</w:t>
            </w:r>
            <w:r w:rsidRPr="00CD426B">
              <w:rPr>
                <w:b/>
              </w:rPr>
              <w:t>aw</w:t>
            </w:r>
          </w:p>
        </w:tc>
        <w:tc>
          <w:tcPr>
            <w:tcW w:w="1421" w:type="dxa"/>
            <w:tcMar>
              <w:left w:w="0" w:type="dxa"/>
              <w:right w:w="0" w:type="dxa"/>
            </w:tcMar>
            <w:vAlign w:val="center"/>
          </w:tcPr>
          <w:p w14:paraId="739AD575" w14:textId="1BF11952"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A</w:t>
            </w:r>
            <w:r w:rsidRPr="00CD426B">
              <w:rPr>
                <w:b/>
              </w:rPr>
              <w:t>djusted</w:t>
            </w:r>
          </w:p>
        </w:tc>
      </w:tr>
      <w:tr w:rsidR="00CD426B" w14:paraId="2858620A"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7D7248CA" w14:textId="42B1369A" w:rsidR="00CD426B" w:rsidRPr="00CD426B" w:rsidRDefault="00CD426B" w:rsidP="00CD426B">
            <w:pPr>
              <w:spacing w:line="240" w:lineRule="auto"/>
              <w:rPr>
                <w:b w:val="0"/>
                <w:i/>
              </w:rPr>
            </w:pPr>
            <w:r w:rsidRPr="00CD426B">
              <w:rPr>
                <w:b w:val="0"/>
                <w:i/>
              </w:rPr>
              <w:t>Activity</w:t>
            </w:r>
          </w:p>
        </w:tc>
        <w:tc>
          <w:tcPr>
            <w:tcW w:w="1135" w:type="dxa"/>
            <w:tcMar>
              <w:left w:w="0" w:type="dxa"/>
              <w:right w:w="0" w:type="dxa"/>
            </w:tcMar>
            <w:vAlign w:val="center"/>
          </w:tcPr>
          <w:p w14:paraId="245F6545"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7ABCD38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90B6BC9"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0632C92D"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655C7DF1"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1847CDEC"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Mar>
              <w:left w:w="0" w:type="dxa"/>
              <w:right w:w="0" w:type="dxa"/>
            </w:tcMar>
            <w:vAlign w:val="center"/>
          </w:tcPr>
          <w:p w14:paraId="61B5EB27" w14:textId="77777777" w:rsidR="00CD426B" w:rsidRDefault="00CD426B" w:rsidP="00CD426B">
            <w:pPr>
              <w:spacing w:line="240" w:lineRule="auto"/>
            </w:pPr>
          </w:p>
        </w:tc>
        <w:tc>
          <w:tcPr>
            <w:tcW w:w="1135" w:type="dxa"/>
            <w:tcMar>
              <w:left w:w="0" w:type="dxa"/>
              <w:right w:w="0" w:type="dxa"/>
            </w:tcMar>
            <w:vAlign w:val="center"/>
          </w:tcPr>
          <w:p w14:paraId="1B0B28FD"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16302204"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4F95BE7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3EB86186"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4282356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1E7B5B5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Mar>
              <w:left w:w="0" w:type="dxa"/>
              <w:right w:w="0" w:type="dxa"/>
            </w:tcMar>
            <w:vAlign w:val="center"/>
          </w:tcPr>
          <w:p w14:paraId="082C2FDC" w14:textId="77777777" w:rsidR="00CD426B" w:rsidRDefault="00CD426B" w:rsidP="00CD426B">
            <w:pPr>
              <w:spacing w:line="240" w:lineRule="auto"/>
            </w:pPr>
          </w:p>
        </w:tc>
        <w:tc>
          <w:tcPr>
            <w:tcW w:w="1135" w:type="dxa"/>
            <w:tcMar>
              <w:left w:w="0" w:type="dxa"/>
              <w:right w:w="0" w:type="dxa"/>
            </w:tcMar>
            <w:vAlign w:val="center"/>
          </w:tcPr>
          <w:p w14:paraId="2234C6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5DAF92C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39E0527"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503879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2199A5D3"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62C3D861"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15B382DF" w14:textId="486CA87A" w:rsidR="00CD426B" w:rsidRPr="00CD426B" w:rsidRDefault="00CD426B" w:rsidP="00CD426B">
            <w:pPr>
              <w:spacing w:line="240" w:lineRule="auto"/>
              <w:rPr>
                <w:b w:val="0"/>
                <w:i/>
              </w:rPr>
            </w:pPr>
            <w:r w:rsidRPr="00CD426B">
              <w:rPr>
                <w:b w:val="0"/>
                <w:i/>
              </w:rPr>
              <w:t>Exploration</w:t>
            </w:r>
          </w:p>
        </w:tc>
        <w:tc>
          <w:tcPr>
            <w:tcW w:w="1135" w:type="dxa"/>
            <w:tcMar>
              <w:left w:w="0" w:type="dxa"/>
              <w:right w:w="0" w:type="dxa"/>
            </w:tcMar>
            <w:vAlign w:val="center"/>
          </w:tcPr>
          <w:p w14:paraId="22B057F7"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622B65FC"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35F46AC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7CB16C9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3DA0F42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3D0C2FC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Mar>
              <w:left w:w="0" w:type="dxa"/>
              <w:right w:w="0" w:type="dxa"/>
            </w:tcMar>
            <w:vAlign w:val="center"/>
          </w:tcPr>
          <w:p w14:paraId="0E50FB60" w14:textId="77777777" w:rsidR="00CD426B" w:rsidRDefault="00CD426B" w:rsidP="00CD426B">
            <w:pPr>
              <w:spacing w:line="240" w:lineRule="auto"/>
            </w:pPr>
          </w:p>
        </w:tc>
        <w:tc>
          <w:tcPr>
            <w:tcW w:w="1135" w:type="dxa"/>
            <w:tcMar>
              <w:left w:w="0" w:type="dxa"/>
              <w:right w:w="0" w:type="dxa"/>
            </w:tcMar>
            <w:vAlign w:val="center"/>
          </w:tcPr>
          <w:p w14:paraId="53C848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45869A7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57E02A6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4DC6CE10"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5EDC1B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64B64F9" w14:textId="100444EB" w:rsidR="0042247F" w:rsidRDefault="00520FC1" w:rsidP="002371C8">
      <w:r>
        <w:t>Figure 1. Experimental designs for the (A) Activity, and (B) exploration assays.</w:t>
      </w:r>
    </w:p>
    <w:p w14:paraId="356D6E90" w14:textId="77777777" w:rsidR="0042247F" w:rsidRDefault="0042247F" w:rsidP="002371C8">
      <w:r>
        <w:br w:type="page"/>
      </w:r>
    </w:p>
    <w:p w14:paraId="41D8F514" w14:textId="483971C0" w:rsidR="009C6C12" w:rsidRPr="000B01F0" w:rsidRDefault="009C6C12" w:rsidP="002371C8">
      <w:pPr>
        <w:rPr>
          <w:b/>
        </w:rPr>
      </w:pPr>
      <w:r w:rsidRPr="000B01F0">
        <w:rPr>
          <w:b/>
        </w:rPr>
        <w:lastRenderedPageBreak/>
        <w:t>Figure 1</w:t>
      </w:r>
    </w:p>
    <w:p w14:paraId="5FFBF581" w14:textId="20DDAA64" w:rsidR="0042247F" w:rsidRPr="009C6C12" w:rsidRDefault="0042247F" w:rsidP="002371C8"/>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3-17T17:09:00Z" w:initials="NPM">
    <w:p w14:paraId="1F6A62D9" w14:textId="7FEC921F"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1" w:author="Nicholas Patrick Moran"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2" w:author="Nicholas Patrick Moran [2]"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4" w:author="Nicholas Patrick Moran [2]"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6" w:author="Nicholas Patrick Moran [2]" w:date="2022-05-24T16:24:00Z" w:initials="NPM">
    <w:p w14:paraId="2C295F53" w14:textId="1ECA4E0A" w:rsidR="00A44A2F" w:rsidRDefault="00A44A2F">
      <w:pPr>
        <w:pStyle w:val="CommentText"/>
      </w:pPr>
      <w:r>
        <w:rPr>
          <w:rStyle w:val="CommentReference"/>
        </w:rPr>
        <w:annotationRef/>
      </w:r>
      <w:r>
        <w:t>Not HCl washed and why</w:t>
      </w:r>
    </w:p>
  </w:comment>
  <w:comment w:id="7" w:author="Nicholas Patrick Moran"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8" w:author="Nicholas Patrick Moran [2]"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9" w:author="Nicholas Patrick Moran [2]"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0" w:author="Nicholas Patrick Moran [2]"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1" w:author="Nicholas Patrick Moran" w:date="2020-12-10T17:44:00Z" w:initials="NPM">
    <w:p w14:paraId="7419B427" w14:textId="77777777" w:rsidR="00A44A2F" w:rsidRPr="007E64AE" w:rsidRDefault="00A44A2F"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A44A2F" w:rsidRDefault="00A44A2F" w:rsidP="002371C8">
      <w:pPr>
        <w:pStyle w:val="CommentText"/>
      </w:pPr>
    </w:p>
  </w:comment>
  <w:comment w:id="12" w:author="Nicholas Patrick Moran [2]" w:date="2022-05-18T15:33:00Z" w:initials="NPM">
    <w:p w14:paraId="7C07DDCF" w14:textId="54D549AE" w:rsidR="00A44A2F" w:rsidRDefault="00A44A2F">
      <w:pPr>
        <w:pStyle w:val="CommentText"/>
      </w:pPr>
      <w:r>
        <w:rPr>
          <w:rStyle w:val="CommentReference"/>
        </w:rPr>
        <w:annotationRef/>
      </w:r>
    </w:p>
  </w:comment>
  <w:comment w:id="13" w:author="Nicholas Patrick Moran [2]"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863428" w:rsidP="007B136C">
      <w:pPr>
        <w:shd w:val="clear" w:color="auto" w:fill="FFFFFF"/>
        <w:rPr>
          <w:rFonts w:ascii="icomoon" w:hAnsi="icomoon"/>
          <w:color w:val="8B8B8B"/>
          <w:sz w:val="21"/>
          <w:szCs w:val="21"/>
        </w:rPr>
      </w:pPr>
      <w:hyperlink r:id="rId2"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3"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863428" w:rsidP="007B136C">
      <w:pPr>
        <w:shd w:val="clear" w:color="auto" w:fill="FFFFFF"/>
        <w:rPr>
          <w:rFonts w:ascii="icomoon" w:hAnsi="icomoon"/>
          <w:color w:val="767676"/>
          <w:sz w:val="21"/>
          <w:szCs w:val="21"/>
        </w:rPr>
      </w:pPr>
      <w:hyperlink r:id="rId4"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5"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4" w:author="Nicholas Patrick Moran"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5" w:author="Nicholas Patrick Moran [2]"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F7F6F6" w15:done="0"/>
  <w15:commentEx w15:paraId="17C22346" w15:done="0"/>
  <w15:commentEx w15:paraId="106C2CF6" w15:done="0"/>
  <w15:commentEx w15:paraId="10939184" w15:done="0"/>
  <w15:commentEx w15:paraId="2C295F53" w15:done="0"/>
  <w15:commentEx w15:paraId="6977EE7D" w15:done="0"/>
  <w15:commentEx w15:paraId="650F3BC0" w15:done="0"/>
  <w15:commentEx w15:paraId="47CBB0EB" w15:done="0"/>
  <w15:commentEx w15:paraId="6C4EFAB0" w15:done="0"/>
  <w15:commentEx w15:paraId="19212B70" w15:done="0"/>
  <w15:commentEx w15:paraId="7C07DDCF" w15:done="0"/>
  <w15:commentEx w15:paraId="56212A37" w15:done="0"/>
  <w15:commentEx w15:paraId="2FBE4E51"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CB7559" w14:textId="77777777" w:rsidR="00863428" w:rsidRDefault="00863428" w:rsidP="002371C8">
      <w:r>
        <w:separator/>
      </w:r>
    </w:p>
  </w:endnote>
  <w:endnote w:type="continuationSeparator" w:id="0">
    <w:p w14:paraId="37568D0C" w14:textId="77777777" w:rsidR="00863428" w:rsidRDefault="00863428"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Lato">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05C906" w14:textId="77777777" w:rsidR="00863428" w:rsidRDefault="00863428" w:rsidP="002371C8">
      <w:r>
        <w:separator/>
      </w:r>
    </w:p>
  </w:footnote>
  <w:footnote w:type="continuationSeparator" w:id="0">
    <w:p w14:paraId="686B65CB" w14:textId="77777777" w:rsidR="00863428" w:rsidRDefault="00863428"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None" w15:userId="Nicholas Patrick Moran"/>
  </w15:person>
  <w15:person w15:author="Nicholas Patrick Moran [2]">
    <w15:presenceInfo w15:providerId="AD" w15:userId="S-1-5-21-4207196655-1284807994-987816898-10602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0513A"/>
    <w:rsid w:val="00010A58"/>
    <w:rsid w:val="0002722B"/>
    <w:rsid w:val="000564EC"/>
    <w:rsid w:val="00060257"/>
    <w:rsid w:val="0007197D"/>
    <w:rsid w:val="00074315"/>
    <w:rsid w:val="0007722A"/>
    <w:rsid w:val="00095E41"/>
    <w:rsid w:val="00096FC3"/>
    <w:rsid w:val="000A2AB5"/>
    <w:rsid w:val="000B01F0"/>
    <w:rsid w:val="000C2777"/>
    <w:rsid w:val="000E6830"/>
    <w:rsid w:val="000E704D"/>
    <w:rsid w:val="000F1A48"/>
    <w:rsid w:val="0010375A"/>
    <w:rsid w:val="001052B9"/>
    <w:rsid w:val="00110979"/>
    <w:rsid w:val="001139FA"/>
    <w:rsid w:val="00120133"/>
    <w:rsid w:val="00131294"/>
    <w:rsid w:val="0014313F"/>
    <w:rsid w:val="00147569"/>
    <w:rsid w:val="00170B6E"/>
    <w:rsid w:val="00171491"/>
    <w:rsid w:val="00175402"/>
    <w:rsid w:val="001B003E"/>
    <w:rsid w:val="001D14E9"/>
    <w:rsid w:val="001F1E92"/>
    <w:rsid w:val="001F237A"/>
    <w:rsid w:val="001F37CB"/>
    <w:rsid w:val="001F56F2"/>
    <w:rsid w:val="00210494"/>
    <w:rsid w:val="00215F9A"/>
    <w:rsid w:val="00223CBF"/>
    <w:rsid w:val="00231DD0"/>
    <w:rsid w:val="002371C8"/>
    <w:rsid w:val="00270170"/>
    <w:rsid w:val="0029383D"/>
    <w:rsid w:val="002A646F"/>
    <w:rsid w:val="002B1F34"/>
    <w:rsid w:val="002F491B"/>
    <w:rsid w:val="002F5C14"/>
    <w:rsid w:val="00300DE6"/>
    <w:rsid w:val="003043C0"/>
    <w:rsid w:val="00305FBA"/>
    <w:rsid w:val="00312102"/>
    <w:rsid w:val="00312462"/>
    <w:rsid w:val="003239B0"/>
    <w:rsid w:val="00324E59"/>
    <w:rsid w:val="0032563F"/>
    <w:rsid w:val="00336EB9"/>
    <w:rsid w:val="003473D9"/>
    <w:rsid w:val="00361CAF"/>
    <w:rsid w:val="00366478"/>
    <w:rsid w:val="00382657"/>
    <w:rsid w:val="0038592C"/>
    <w:rsid w:val="003911DE"/>
    <w:rsid w:val="003920AB"/>
    <w:rsid w:val="003A32F8"/>
    <w:rsid w:val="003C32B4"/>
    <w:rsid w:val="003D1081"/>
    <w:rsid w:val="003D3727"/>
    <w:rsid w:val="003D79AD"/>
    <w:rsid w:val="003E6FCC"/>
    <w:rsid w:val="003F1343"/>
    <w:rsid w:val="003F6F55"/>
    <w:rsid w:val="00402F4D"/>
    <w:rsid w:val="004113A1"/>
    <w:rsid w:val="00413D15"/>
    <w:rsid w:val="0042247F"/>
    <w:rsid w:val="0044465E"/>
    <w:rsid w:val="004472AB"/>
    <w:rsid w:val="00450A4D"/>
    <w:rsid w:val="00463E81"/>
    <w:rsid w:val="00467C3C"/>
    <w:rsid w:val="00471DD4"/>
    <w:rsid w:val="00473043"/>
    <w:rsid w:val="00496186"/>
    <w:rsid w:val="004A2031"/>
    <w:rsid w:val="004A5CE3"/>
    <w:rsid w:val="004B221B"/>
    <w:rsid w:val="004F42AD"/>
    <w:rsid w:val="004F555F"/>
    <w:rsid w:val="004F62AD"/>
    <w:rsid w:val="00510381"/>
    <w:rsid w:val="00520FC1"/>
    <w:rsid w:val="00535396"/>
    <w:rsid w:val="00552D36"/>
    <w:rsid w:val="00555D26"/>
    <w:rsid w:val="00567FC4"/>
    <w:rsid w:val="00581E2E"/>
    <w:rsid w:val="00582D30"/>
    <w:rsid w:val="00585717"/>
    <w:rsid w:val="005A79FF"/>
    <w:rsid w:val="005D01F0"/>
    <w:rsid w:val="00600EA3"/>
    <w:rsid w:val="00607A47"/>
    <w:rsid w:val="00625A40"/>
    <w:rsid w:val="00633AAE"/>
    <w:rsid w:val="00636462"/>
    <w:rsid w:val="00645D17"/>
    <w:rsid w:val="006542A8"/>
    <w:rsid w:val="0066346D"/>
    <w:rsid w:val="0068403D"/>
    <w:rsid w:val="0069369E"/>
    <w:rsid w:val="006B35D9"/>
    <w:rsid w:val="006B4535"/>
    <w:rsid w:val="006B792E"/>
    <w:rsid w:val="006C6D94"/>
    <w:rsid w:val="006E0177"/>
    <w:rsid w:val="006E3BBF"/>
    <w:rsid w:val="007036F8"/>
    <w:rsid w:val="00715FB4"/>
    <w:rsid w:val="00717A2E"/>
    <w:rsid w:val="0072456D"/>
    <w:rsid w:val="00727028"/>
    <w:rsid w:val="00727819"/>
    <w:rsid w:val="0073050C"/>
    <w:rsid w:val="007335D1"/>
    <w:rsid w:val="0073697C"/>
    <w:rsid w:val="007418DE"/>
    <w:rsid w:val="007715F6"/>
    <w:rsid w:val="007848F7"/>
    <w:rsid w:val="00794032"/>
    <w:rsid w:val="00794E67"/>
    <w:rsid w:val="007A6281"/>
    <w:rsid w:val="007B11D1"/>
    <w:rsid w:val="007B136C"/>
    <w:rsid w:val="007C3293"/>
    <w:rsid w:val="007E0B22"/>
    <w:rsid w:val="007E64AE"/>
    <w:rsid w:val="007E7460"/>
    <w:rsid w:val="007F2BE6"/>
    <w:rsid w:val="007F3FA1"/>
    <w:rsid w:val="00801028"/>
    <w:rsid w:val="008117A2"/>
    <w:rsid w:val="00833A98"/>
    <w:rsid w:val="0083444A"/>
    <w:rsid w:val="008512ED"/>
    <w:rsid w:val="00863428"/>
    <w:rsid w:val="00872CEF"/>
    <w:rsid w:val="008952AB"/>
    <w:rsid w:val="008B1465"/>
    <w:rsid w:val="008B303A"/>
    <w:rsid w:val="008B40F4"/>
    <w:rsid w:val="008B5394"/>
    <w:rsid w:val="008C3BC3"/>
    <w:rsid w:val="008E042F"/>
    <w:rsid w:val="008F256B"/>
    <w:rsid w:val="008F627B"/>
    <w:rsid w:val="0091009E"/>
    <w:rsid w:val="009153E7"/>
    <w:rsid w:val="00917B89"/>
    <w:rsid w:val="00920F98"/>
    <w:rsid w:val="0092334C"/>
    <w:rsid w:val="0092622B"/>
    <w:rsid w:val="00943545"/>
    <w:rsid w:val="009456E7"/>
    <w:rsid w:val="00955D57"/>
    <w:rsid w:val="00961A5D"/>
    <w:rsid w:val="009728E6"/>
    <w:rsid w:val="0097725F"/>
    <w:rsid w:val="00992FE3"/>
    <w:rsid w:val="009A15EC"/>
    <w:rsid w:val="009A66EC"/>
    <w:rsid w:val="009A6FD4"/>
    <w:rsid w:val="009B5110"/>
    <w:rsid w:val="009C0053"/>
    <w:rsid w:val="009C02FC"/>
    <w:rsid w:val="009C1DE4"/>
    <w:rsid w:val="009C6C12"/>
    <w:rsid w:val="009D5023"/>
    <w:rsid w:val="009D56BC"/>
    <w:rsid w:val="009D5FC0"/>
    <w:rsid w:val="009E2694"/>
    <w:rsid w:val="009E69E2"/>
    <w:rsid w:val="009F7DD8"/>
    <w:rsid w:val="00A1461C"/>
    <w:rsid w:val="00A16C1A"/>
    <w:rsid w:val="00A30900"/>
    <w:rsid w:val="00A31FCE"/>
    <w:rsid w:val="00A36F8C"/>
    <w:rsid w:val="00A44A2F"/>
    <w:rsid w:val="00A46E92"/>
    <w:rsid w:val="00A605A8"/>
    <w:rsid w:val="00A66370"/>
    <w:rsid w:val="00A706DA"/>
    <w:rsid w:val="00A72A80"/>
    <w:rsid w:val="00A85CBA"/>
    <w:rsid w:val="00A93F91"/>
    <w:rsid w:val="00AA1318"/>
    <w:rsid w:val="00AA17DD"/>
    <w:rsid w:val="00AA77A1"/>
    <w:rsid w:val="00AA7FF0"/>
    <w:rsid w:val="00AB1589"/>
    <w:rsid w:val="00AB7E26"/>
    <w:rsid w:val="00AC2CA0"/>
    <w:rsid w:val="00AF2FA8"/>
    <w:rsid w:val="00AF3B61"/>
    <w:rsid w:val="00B253D2"/>
    <w:rsid w:val="00B300D7"/>
    <w:rsid w:val="00B44EE6"/>
    <w:rsid w:val="00B7229D"/>
    <w:rsid w:val="00B731F8"/>
    <w:rsid w:val="00B73D25"/>
    <w:rsid w:val="00B87FB7"/>
    <w:rsid w:val="00B930AF"/>
    <w:rsid w:val="00BA0A78"/>
    <w:rsid w:val="00BA1396"/>
    <w:rsid w:val="00BB1384"/>
    <w:rsid w:val="00BB246B"/>
    <w:rsid w:val="00BB4C53"/>
    <w:rsid w:val="00BE6111"/>
    <w:rsid w:val="00C0669B"/>
    <w:rsid w:val="00C20BE5"/>
    <w:rsid w:val="00C23846"/>
    <w:rsid w:val="00C25DE4"/>
    <w:rsid w:val="00C635B8"/>
    <w:rsid w:val="00C658CC"/>
    <w:rsid w:val="00C77D49"/>
    <w:rsid w:val="00C947F2"/>
    <w:rsid w:val="00CA007C"/>
    <w:rsid w:val="00CA13E0"/>
    <w:rsid w:val="00CB1D5D"/>
    <w:rsid w:val="00CB49EB"/>
    <w:rsid w:val="00CC27CD"/>
    <w:rsid w:val="00CC2F21"/>
    <w:rsid w:val="00CD426B"/>
    <w:rsid w:val="00CD5AB0"/>
    <w:rsid w:val="00CD7667"/>
    <w:rsid w:val="00D04675"/>
    <w:rsid w:val="00D20661"/>
    <w:rsid w:val="00D36698"/>
    <w:rsid w:val="00D40DC4"/>
    <w:rsid w:val="00D41E4E"/>
    <w:rsid w:val="00D677A3"/>
    <w:rsid w:val="00D74E62"/>
    <w:rsid w:val="00D76465"/>
    <w:rsid w:val="00D81BD6"/>
    <w:rsid w:val="00D824D6"/>
    <w:rsid w:val="00D84F0D"/>
    <w:rsid w:val="00D86E72"/>
    <w:rsid w:val="00D92A56"/>
    <w:rsid w:val="00DA3C32"/>
    <w:rsid w:val="00DA3D22"/>
    <w:rsid w:val="00DA56BE"/>
    <w:rsid w:val="00DB6E4D"/>
    <w:rsid w:val="00DB73B0"/>
    <w:rsid w:val="00DC00B2"/>
    <w:rsid w:val="00E05137"/>
    <w:rsid w:val="00E069B7"/>
    <w:rsid w:val="00E1017C"/>
    <w:rsid w:val="00E112BA"/>
    <w:rsid w:val="00E71251"/>
    <w:rsid w:val="00E80ABB"/>
    <w:rsid w:val="00EB6F46"/>
    <w:rsid w:val="00EC4A7E"/>
    <w:rsid w:val="00EC57AC"/>
    <w:rsid w:val="00EE48A6"/>
    <w:rsid w:val="00EE7E83"/>
    <w:rsid w:val="00F21FAA"/>
    <w:rsid w:val="00F31610"/>
    <w:rsid w:val="00F36761"/>
    <w:rsid w:val="00F436D3"/>
    <w:rsid w:val="00F460CE"/>
    <w:rsid w:val="00F47B6B"/>
    <w:rsid w:val="00F50D13"/>
    <w:rsid w:val="00F5202F"/>
    <w:rsid w:val="00F556DC"/>
    <w:rsid w:val="00F60B43"/>
    <w:rsid w:val="00F66907"/>
    <w:rsid w:val="00F70C37"/>
    <w:rsid w:val="00F735AE"/>
    <w:rsid w:val="00F848A7"/>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Wright%2C+Jonathan" TargetMode="External"/><Relationship Id="rId2" Type="http://schemas.openxmlformats.org/officeDocument/2006/relationships/hyperlink" Target="https://onlinelibrary.wiley.com/action/doSearch?ContribAuthorRaw=Dingemanse%2C+Niels+J" TargetMode="External"/><Relationship Id="rId1" Type="http://schemas.openxmlformats.org/officeDocument/2006/relationships/image" Target="media/image1.png"/><Relationship Id="rId5" Type="http://schemas.openxmlformats.org/officeDocument/2006/relationships/hyperlink" Target="https://onlinelibrary.wiley.com/doi/full/10.1111/eth.13082" TargetMode="External"/><Relationship Id="rId4" Type="http://schemas.openxmlformats.org/officeDocument/2006/relationships/hyperlink" Target="https://doi.org/10.1111/eth.1308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sf.io/3tphj/"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5122F-EA3D-4D78-9704-F6C82BEF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5</TotalTime>
  <Pages>1</Pages>
  <Words>21622</Words>
  <Characters>123248</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53</cp:revision>
  <dcterms:created xsi:type="dcterms:W3CDTF">2021-03-25T14:28:00Z</dcterms:created>
  <dcterms:modified xsi:type="dcterms:W3CDTF">2022-06-2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oyYyD01"/&gt;&lt;style id="http://www.zotero.org/styles/frontiers-in-ecology-and-evolution" hasBibliography="1" bibliographyStyleHasBeenSet="1"/&gt;&lt;prefs&gt;&lt;pref name="fieldType" value="Field"/&gt;&lt;/prefs&gt;&lt;/d</vt:lpwstr>
  </property>
  <property fmtid="{D5CDD505-2E9C-101B-9397-08002B2CF9AE}" pid="3" name="ZOTERO_PREF_2">
    <vt:lpwstr>ata&gt;</vt:lpwstr>
  </property>
</Properties>
</file>